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E649B7" w:rsidRPr="008B6377" w:rsidRDefault="00E649B7"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E649B7" w:rsidRPr="008B6377" w:rsidRDefault="00E649B7"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E649B7" w:rsidRPr="00FE10F6" w:rsidRDefault="00E649B7" w:rsidP="00ED3ED2">
                            <w:pPr>
                              <w:spacing w:line="276" w:lineRule="auto"/>
                              <w:jc w:val="right"/>
                              <w:rPr>
                                <w:i/>
                                <w:sz w:val="28"/>
                                <w:lang w:val="fr-FR"/>
                              </w:rPr>
                            </w:pPr>
                            <w:r w:rsidRPr="00FE10F6">
                              <w:rPr>
                                <w:i/>
                                <w:sz w:val="28"/>
                                <w:lang w:val="fr-FR"/>
                              </w:rPr>
                              <w:t>« J’ai rêvé tant et plus, mais je n’y entends note. »</w:t>
                            </w:r>
                          </w:p>
                          <w:p w14:paraId="53B4F203" w14:textId="77777777" w:rsidR="00E649B7" w:rsidRPr="00FE10F6" w:rsidRDefault="00E649B7"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E649B7" w:rsidRPr="00FE10F6" w:rsidRDefault="00E649B7" w:rsidP="00ED3ED2">
                      <w:pPr>
                        <w:spacing w:line="276" w:lineRule="auto"/>
                        <w:jc w:val="right"/>
                        <w:rPr>
                          <w:i/>
                          <w:sz w:val="28"/>
                          <w:lang w:val="fr-FR"/>
                        </w:rPr>
                      </w:pPr>
                      <w:r w:rsidRPr="00FE10F6">
                        <w:rPr>
                          <w:i/>
                          <w:sz w:val="28"/>
                          <w:lang w:val="fr-FR"/>
                        </w:rPr>
                        <w:t>« J’ai rêvé tant et plus, mais je n’y entends note. »</w:t>
                      </w:r>
                    </w:p>
                    <w:p w14:paraId="53B4F203" w14:textId="77777777" w:rsidR="00E649B7" w:rsidRPr="00FE10F6" w:rsidRDefault="00E649B7"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E649B7" w:rsidRPr="00C60B4A" w:rsidRDefault="00E649B7"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E649B7" w:rsidRPr="00C60B4A" w:rsidRDefault="00E649B7"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E649B7" w:rsidRPr="00C60B4A" w:rsidRDefault="00E649B7" w:rsidP="00CB6227">
                            <w:pPr>
                              <w:spacing w:after="0" w:line="276" w:lineRule="auto"/>
                              <w:jc w:val="left"/>
                              <w:rPr>
                                <w:i/>
                                <w:sz w:val="28"/>
                                <w:lang w:val="fr-FR"/>
                              </w:rPr>
                            </w:pPr>
                            <w:r w:rsidRPr="00C60B4A">
                              <w:rPr>
                                <w:i/>
                                <w:sz w:val="28"/>
                                <w:lang w:val="fr-FR"/>
                              </w:rPr>
                              <w:t>Et près de moi s'épandre un murmure pareil,</w:t>
                            </w:r>
                          </w:p>
                          <w:p w14:paraId="3BF963B1" w14:textId="0D7990B8" w:rsidR="00E649B7" w:rsidRPr="00C60B4A" w:rsidRDefault="00E649B7"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E649B7" w:rsidRPr="00C60B4A" w:rsidRDefault="00E649B7"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E649B7" w:rsidRPr="00C60B4A" w:rsidRDefault="00E649B7"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E649B7" w:rsidRPr="00C60B4A" w:rsidRDefault="00E649B7"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E649B7" w:rsidRPr="00C60B4A" w:rsidRDefault="00E649B7" w:rsidP="00CB6227">
                      <w:pPr>
                        <w:spacing w:after="0" w:line="276" w:lineRule="auto"/>
                        <w:jc w:val="left"/>
                        <w:rPr>
                          <w:i/>
                          <w:sz w:val="28"/>
                          <w:lang w:val="fr-FR"/>
                        </w:rPr>
                      </w:pPr>
                      <w:r w:rsidRPr="00C60B4A">
                        <w:rPr>
                          <w:i/>
                          <w:sz w:val="28"/>
                          <w:lang w:val="fr-FR"/>
                        </w:rPr>
                        <w:t>Et près de moi s'épandre un murmure pareil,</w:t>
                      </w:r>
                    </w:p>
                    <w:p w14:paraId="3BF963B1" w14:textId="0D7990B8" w:rsidR="00E649B7" w:rsidRPr="00C60B4A" w:rsidRDefault="00E649B7"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E649B7" w:rsidRPr="00C60B4A" w:rsidRDefault="00E649B7"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466245"/>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466246"/>
      <w:r w:rsidRPr="007727F2">
        <w:rPr>
          <w:lang w:val="fr-FR"/>
        </w:rPr>
        <w:t>ABSTRACT</w:t>
      </w:r>
      <w:bookmarkEnd w:id="1"/>
    </w:p>
    <w:p w14:paraId="31FB42F4" w14:textId="0362024F"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EF6B82">
        <w:t xml:space="preserve"> This is mainly due because dreaming is solely accessible by recollection of the dreamer after awakening, and therefore cannot be observed directly. </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466247"/>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5A3970D5" w14:textId="77777777" w:rsidR="00064CF6"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hyperlink w:anchor="_Toc490466245" w:history="1">
            <w:r w:rsidR="00064CF6" w:rsidRPr="00237C6E">
              <w:rPr>
                <w:rStyle w:val="Lienhypertexte"/>
                <w:noProof/>
                <w:lang w:val="fr-FR"/>
              </w:rPr>
              <w:t>RÉSUMÉ</w:t>
            </w:r>
            <w:r w:rsidR="00064CF6">
              <w:rPr>
                <w:noProof/>
                <w:webHidden/>
              </w:rPr>
              <w:tab/>
            </w:r>
            <w:r w:rsidR="00064CF6">
              <w:rPr>
                <w:noProof/>
                <w:webHidden/>
              </w:rPr>
              <w:fldChar w:fldCharType="begin"/>
            </w:r>
            <w:r w:rsidR="00064CF6">
              <w:rPr>
                <w:noProof/>
                <w:webHidden/>
              </w:rPr>
              <w:instrText xml:space="preserve"> PAGEREF _Toc490466245 \h </w:instrText>
            </w:r>
            <w:r w:rsidR="00064CF6">
              <w:rPr>
                <w:noProof/>
                <w:webHidden/>
              </w:rPr>
            </w:r>
            <w:r w:rsidR="00064CF6">
              <w:rPr>
                <w:noProof/>
                <w:webHidden/>
              </w:rPr>
              <w:fldChar w:fldCharType="separate"/>
            </w:r>
            <w:r w:rsidR="00064CF6">
              <w:rPr>
                <w:noProof/>
                <w:webHidden/>
              </w:rPr>
              <w:t>6</w:t>
            </w:r>
            <w:r w:rsidR="00064CF6">
              <w:rPr>
                <w:noProof/>
                <w:webHidden/>
              </w:rPr>
              <w:fldChar w:fldCharType="end"/>
            </w:r>
          </w:hyperlink>
        </w:p>
        <w:p w14:paraId="68AA9296" w14:textId="77777777" w:rsidR="00064CF6" w:rsidRDefault="00E649B7">
          <w:pPr>
            <w:pStyle w:val="TM1"/>
            <w:rPr>
              <w:rFonts w:cstheme="minorBidi"/>
              <w:b w:val="0"/>
              <w:bCs w:val="0"/>
              <w:caps w:val="0"/>
              <w:noProof/>
              <w:sz w:val="22"/>
              <w:szCs w:val="22"/>
            </w:rPr>
          </w:pPr>
          <w:hyperlink w:anchor="_Toc490466246" w:history="1">
            <w:r w:rsidR="00064CF6" w:rsidRPr="00237C6E">
              <w:rPr>
                <w:rStyle w:val="Lienhypertexte"/>
                <w:noProof/>
                <w:lang w:val="fr-FR"/>
              </w:rPr>
              <w:t>ABSTRACT</w:t>
            </w:r>
            <w:r w:rsidR="00064CF6">
              <w:rPr>
                <w:noProof/>
                <w:webHidden/>
              </w:rPr>
              <w:tab/>
            </w:r>
            <w:r w:rsidR="00064CF6">
              <w:rPr>
                <w:noProof/>
                <w:webHidden/>
              </w:rPr>
              <w:fldChar w:fldCharType="begin"/>
            </w:r>
            <w:r w:rsidR="00064CF6">
              <w:rPr>
                <w:noProof/>
                <w:webHidden/>
              </w:rPr>
              <w:instrText xml:space="preserve"> PAGEREF _Toc490466246 \h </w:instrText>
            </w:r>
            <w:r w:rsidR="00064CF6">
              <w:rPr>
                <w:noProof/>
                <w:webHidden/>
              </w:rPr>
            </w:r>
            <w:r w:rsidR="00064CF6">
              <w:rPr>
                <w:noProof/>
                <w:webHidden/>
              </w:rPr>
              <w:fldChar w:fldCharType="separate"/>
            </w:r>
            <w:r w:rsidR="00064CF6">
              <w:rPr>
                <w:noProof/>
                <w:webHidden/>
              </w:rPr>
              <w:t>7</w:t>
            </w:r>
            <w:r w:rsidR="00064CF6">
              <w:rPr>
                <w:noProof/>
                <w:webHidden/>
              </w:rPr>
              <w:fldChar w:fldCharType="end"/>
            </w:r>
          </w:hyperlink>
        </w:p>
        <w:p w14:paraId="72C68451" w14:textId="77777777" w:rsidR="00064CF6" w:rsidRDefault="00E649B7">
          <w:pPr>
            <w:pStyle w:val="TM1"/>
            <w:rPr>
              <w:rFonts w:cstheme="minorBidi"/>
              <w:b w:val="0"/>
              <w:bCs w:val="0"/>
              <w:caps w:val="0"/>
              <w:noProof/>
              <w:sz w:val="22"/>
              <w:szCs w:val="22"/>
            </w:rPr>
          </w:pPr>
          <w:hyperlink w:anchor="_Toc490466247" w:history="1">
            <w:r w:rsidR="00064CF6" w:rsidRPr="00237C6E">
              <w:rPr>
                <w:rStyle w:val="Lienhypertexte"/>
                <w:noProof/>
              </w:rPr>
              <w:t>TABLE OF CONTENT</w:t>
            </w:r>
            <w:r w:rsidR="00064CF6">
              <w:rPr>
                <w:noProof/>
                <w:webHidden/>
              </w:rPr>
              <w:tab/>
            </w:r>
            <w:r w:rsidR="00064CF6">
              <w:rPr>
                <w:noProof/>
                <w:webHidden/>
              </w:rPr>
              <w:fldChar w:fldCharType="begin"/>
            </w:r>
            <w:r w:rsidR="00064CF6">
              <w:rPr>
                <w:noProof/>
                <w:webHidden/>
              </w:rPr>
              <w:instrText xml:space="preserve"> PAGEREF _Toc490466247 \h </w:instrText>
            </w:r>
            <w:r w:rsidR="00064CF6">
              <w:rPr>
                <w:noProof/>
                <w:webHidden/>
              </w:rPr>
            </w:r>
            <w:r w:rsidR="00064CF6">
              <w:rPr>
                <w:noProof/>
                <w:webHidden/>
              </w:rPr>
              <w:fldChar w:fldCharType="separate"/>
            </w:r>
            <w:r w:rsidR="00064CF6">
              <w:rPr>
                <w:noProof/>
                <w:webHidden/>
              </w:rPr>
              <w:t>8</w:t>
            </w:r>
            <w:r w:rsidR="00064CF6">
              <w:rPr>
                <w:noProof/>
                <w:webHidden/>
              </w:rPr>
              <w:fldChar w:fldCharType="end"/>
            </w:r>
          </w:hyperlink>
        </w:p>
        <w:p w14:paraId="44CF12FC" w14:textId="77777777" w:rsidR="00064CF6" w:rsidRDefault="00E649B7">
          <w:pPr>
            <w:pStyle w:val="TM1"/>
            <w:rPr>
              <w:rFonts w:cstheme="minorBidi"/>
              <w:b w:val="0"/>
              <w:bCs w:val="0"/>
              <w:caps w:val="0"/>
              <w:noProof/>
              <w:sz w:val="22"/>
              <w:szCs w:val="22"/>
            </w:rPr>
          </w:pPr>
          <w:hyperlink w:anchor="_Toc490466248" w:history="1">
            <w:r w:rsidR="00064CF6" w:rsidRPr="00237C6E">
              <w:rPr>
                <w:rStyle w:val="Lienhypertexte"/>
                <w:noProof/>
              </w:rPr>
              <w:t>LIST OF PUBLICATIONS</w:t>
            </w:r>
            <w:r w:rsidR="00064CF6">
              <w:rPr>
                <w:noProof/>
                <w:webHidden/>
              </w:rPr>
              <w:tab/>
            </w:r>
            <w:r w:rsidR="00064CF6">
              <w:rPr>
                <w:noProof/>
                <w:webHidden/>
              </w:rPr>
              <w:fldChar w:fldCharType="begin"/>
            </w:r>
            <w:r w:rsidR="00064CF6">
              <w:rPr>
                <w:noProof/>
                <w:webHidden/>
              </w:rPr>
              <w:instrText xml:space="preserve"> PAGEREF _Toc490466248 \h </w:instrText>
            </w:r>
            <w:r w:rsidR="00064CF6">
              <w:rPr>
                <w:noProof/>
                <w:webHidden/>
              </w:rPr>
            </w:r>
            <w:r w:rsidR="00064CF6">
              <w:rPr>
                <w:noProof/>
                <w:webHidden/>
              </w:rPr>
              <w:fldChar w:fldCharType="separate"/>
            </w:r>
            <w:r w:rsidR="00064CF6">
              <w:rPr>
                <w:noProof/>
                <w:webHidden/>
              </w:rPr>
              <w:t>10</w:t>
            </w:r>
            <w:r w:rsidR="00064CF6">
              <w:rPr>
                <w:noProof/>
                <w:webHidden/>
              </w:rPr>
              <w:fldChar w:fldCharType="end"/>
            </w:r>
          </w:hyperlink>
        </w:p>
        <w:p w14:paraId="57181541" w14:textId="77777777" w:rsidR="00064CF6" w:rsidRDefault="00E649B7">
          <w:pPr>
            <w:pStyle w:val="TM1"/>
            <w:rPr>
              <w:rFonts w:cstheme="minorBidi"/>
              <w:b w:val="0"/>
              <w:bCs w:val="0"/>
              <w:caps w:val="0"/>
              <w:noProof/>
              <w:sz w:val="22"/>
              <w:szCs w:val="22"/>
            </w:rPr>
          </w:pPr>
          <w:hyperlink w:anchor="_Toc490466249" w:history="1">
            <w:r w:rsidR="00064CF6" w:rsidRPr="00237C6E">
              <w:rPr>
                <w:rStyle w:val="Lienhypertexte"/>
                <w:noProof/>
              </w:rPr>
              <w:t>LIST OF ACRONYMS</w:t>
            </w:r>
            <w:r w:rsidR="00064CF6">
              <w:rPr>
                <w:noProof/>
                <w:webHidden/>
              </w:rPr>
              <w:tab/>
            </w:r>
            <w:r w:rsidR="00064CF6">
              <w:rPr>
                <w:noProof/>
                <w:webHidden/>
              </w:rPr>
              <w:fldChar w:fldCharType="begin"/>
            </w:r>
            <w:r w:rsidR="00064CF6">
              <w:rPr>
                <w:noProof/>
                <w:webHidden/>
              </w:rPr>
              <w:instrText xml:space="preserve"> PAGEREF _Toc490466249 \h </w:instrText>
            </w:r>
            <w:r w:rsidR="00064CF6">
              <w:rPr>
                <w:noProof/>
                <w:webHidden/>
              </w:rPr>
            </w:r>
            <w:r w:rsidR="00064CF6">
              <w:rPr>
                <w:noProof/>
                <w:webHidden/>
              </w:rPr>
              <w:fldChar w:fldCharType="separate"/>
            </w:r>
            <w:r w:rsidR="00064CF6">
              <w:rPr>
                <w:noProof/>
                <w:webHidden/>
              </w:rPr>
              <w:t>11</w:t>
            </w:r>
            <w:r w:rsidR="00064CF6">
              <w:rPr>
                <w:noProof/>
                <w:webHidden/>
              </w:rPr>
              <w:fldChar w:fldCharType="end"/>
            </w:r>
          </w:hyperlink>
        </w:p>
        <w:p w14:paraId="51F431EF" w14:textId="77777777" w:rsidR="00064CF6" w:rsidRDefault="00E649B7">
          <w:pPr>
            <w:pStyle w:val="TM1"/>
            <w:rPr>
              <w:rFonts w:cstheme="minorBidi"/>
              <w:b w:val="0"/>
              <w:bCs w:val="0"/>
              <w:caps w:val="0"/>
              <w:noProof/>
              <w:sz w:val="22"/>
              <w:szCs w:val="22"/>
            </w:rPr>
          </w:pPr>
          <w:hyperlink w:anchor="_Toc490466250" w:history="1">
            <w:r w:rsidR="00064CF6" w:rsidRPr="00237C6E">
              <w:rPr>
                <w:rStyle w:val="Lienhypertexte"/>
                <w:noProof/>
              </w:rPr>
              <w:t>FIGURES AND TABLES</w:t>
            </w:r>
            <w:r w:rsidR="00064CF6">
              <w:rPr>
                <w:noProof/>
                <w:webHidden/>
              </w:rPr>
              <w:tab/>
            </w:r>
            <w:r w:rsidR="00064CF6">
              <w:rPr>
                <w:noProof/>
                <w:webHidden/>
              </w:rPr>
              <w:fldChar w:fldCharType="begin"/>
            </w:r>
            <w:r w:rsidR="00064CF6">
              <w:rPr>
                <w:noProof/>
                <w:webHidden/>
              </w:rPr>
              <w:instrText xml:space="preserve"> PAGEREF _Toc490466250 \h </w:instrText>
            </w:r>
            <w:r w:rsidR="00064CF6">
              <w:rPr>
                <w:noProof/>
                <w:webHidden/>
              </w:rPr>
            </w:r>
            <w:r w:rsidR="00064CF6">
              <w:rPr>
                <w:noProof/>
                <w:webHidden/>
              </w:rPr>
              <w:fldChar w:fldCharType="separate"/>
            </w:r>
            <w:r w:rsidR="00064CF6">
              <w:rPr>
                <w:noProof/>
                <w:webHidden/>
              </w:rPr>
              <w:t>12</w:t>
            </w:r>
            <w:r w:rsidR="00064CF6">
              <w:rPr>
                <w:noProof/>
                <w:webHidden/>
              </w:rPr>
              <w:fldChar w:fldCharType="end"/>
            </w:r>
          </w:hyperlink>
        </w:p>
        <w:p w14:paraId="202C7711" w14:textId="77777777" w:rsidR="00064CF6" w:rsidRDefault="00E649B7">
          <w:pPr>
            <w:pStyle w:val="TM1"/>
            <w:rPr>
              <w:rFonts w:cstheme="minorBidi"/>
              <w:b w:val="0"/>
              <w:bCs w:val="0"/>
              <w:caps w:val="0"/>
              <w:noProof/>
              <w:sz w:val="22"/>
              <w:szCs w:val="22"/>
            </w:rPr>
          </w:pPr>
          <w:hyperlink w:anchor="_Toc490466251" w:history="1">
            <w:r w:rsidR="00064CF6" w:rsidRPr="00237C6E">
              <w:rPr>
                <w:rStyle w:val="Lienhypertexte"/>
                <w:noProof/>
                <w:lang w:val="fr-FR"/>
              </w:rPr>
              <w:t>ACKNOWLEDGMENTS</w:t>
            </w:r>
            <w:r w:rsidR="00064CF6">
              <w:rPr>
                <w:noProof/>
                <w:webHidden/>
              </w:rPr>
              <w:tab/>
            </w:r>
            <w:r w:rsidR="00064CF6">
              <w:rPr>
                <w:noProof/>
                <w:webHidden/>
              </w:rPr>
              <w:fldChar w:fldCharType="begin"/>
            </w:r>
            <w:r w:rsidR="00064CF6">
              <w:rPr>
                <w:noProof/>
                <w:webHidden/>
              </w:rPr>
              <w:instrText xml:space="preserve"> PAGEREF _Toc490466251 \h </w:instrText>
            </w:r>
            <w:r w:rsidR="00064CF6">
              <w:rPr>
                <w:noProof/>
                <w:webHidden/>
              </w:rPr>
            </w:r>
            <w:r w:rsidR="00064CF6">
              <w:rPr>
                <w:noProof/>
                <w:webHidden/>
              </w:rPr>
              <w:fldChar w:fldCharType="separate"/>
            </w:r>
            <w:r w:rsidR="00064CF6">
              <w:rPr>
                <w:noProof/>
                <w:webHidden/>
              </w:rPr>
              <w:t>13</w:t>
            </w:r>
            <w:r w:rsidR="00064CF6">
              <w:rPr>
                <w:noProof/>
                <w:webHidden/>
              </w:rPr>
              <w:fldChar w:fldCharType="end"/>
            </w:r>
          </w:hyperlink>
        </w:p>
        <w:p w14:paraId="64E08776" w14:textId="77777777" w:rsidR="00064CF6" w:rsidRDefault="00E649B7">
          <w:pPr>
            <w:pStyle w:val="TM1"/>
            <w:rPr>
              <w:rFonts w:cstheme="minorBidi"/>
              <w:b w:val="0"/>
              <w:bCs w:val="0"/>
              <w:caps w:val="0"/>
              <w:noProof/>
              <w:sz w:val="22"/>
              <w:szCs w:val="22"/>
            </w:rPr>
          </w:pPr>
          <w:hyperlink w:anchor="_Toc490466252" w:history="1">
            <w:r w:rsidR="00064CF6" w:rsidRPr="00237C6E">
              <w:rPr>
                <w:rStyle w:val="Lienhypertexte"/>
                <w:noProof/>
                <w:lang w:val="fr-FR"/>
              </w:rPr>
              <w:t>GENERAL INTRODUCTION</w:t>
            </w:r>
            <w:r w:rsidR="00064CF6">
              <w:rPr>
                <w:noProof/>
                <w:webHidden/>
              </w:rPr>
              <w:tab/>
            </w:r>
            <w:r w:rsidR="00064CF6">
              <w:rPr>
                <w:noProof/>
                <w:webHidden/>
              </w:rPr>
              <w:fldChar w:fldCharType="begin"/>
            </w:r>
            <w:r w:rsidR="00064CF6">
              <w:rPr>
                <w:noProof/>
                <w:webHidden/>
              </w:rPr>
              <w:instrText xml:space="preserve"> PAGEREF _Toc490466252 \h </w:instrText>
            </w:r>
            <w:r w:rsidR="00064CF6">
              <w:rPr>
                <w:noProof/>
                <w:webHidden/>
              </w:rPr>
            </w:r>
            <w:r w:rsidR="00064CF6">
              <w:rPr>
                <w:noProof/>
                <w:webHidden/>
              </w:rPr>
              <w:fldChar w:fldCharType="separate"/>
            </w:r>
            <w:r w:rsidR="00064CF6">
              <w:rPr>
                <w:noProof/>
                <w:webHidden/>
              </w:rPr>
              <w:t>14</w:t>
            </w:r>
            <w:r w:rsidR="00064CF6">
              <w:rPr>
                <w:noProof/>
                <w:webHidden/>
              </w:rPr>
              <w:fldChar w:fldCharType="end"/>
            </w:r>
          </w:hyperlink>
        </w:p>
        <w:p w14:paraId="14B9B43A" w14:textId="77777777" w:rsidR="00064CF6" w:rsidRDefault="00E649B7">
          <w:pPr>
            <w:pStyle w:val="TM2"/>
            <w:tabs>
              <w:tab w:val="left" w:pos="720"/>
              <w:tab w:val="right" w:leader="dot" w:pos="9063"/>
            </w:tabs>
            <w:rPr>
              <w:rFonts w:cstheme="minorBidi"/>
              <w:smallCaps w:val="0"/>
              <w:noProof/>
              <w:sz w:val="22"/>
              <w:szCs w:val="22"/>
            </w:rPr>
          </w:pPr>
          <w:hyperlink w:anchor="_Toc490466253" w:history="1">
            <w:r w:rsidR="00064CF6" w:rsidRPr="00237C6E">
              <w:rPr>
                <w:rStyle w:val="Lienhypertexte"/>
                <w:noProof/>
              </w:rPr>
              <w:t>I.</w:t>
            </w:r>
            <w:r w:rsidR="00064CF6">
              <w:rPr>
                <w:rFonts w:cstheme="minorBidi"/>
                <w:smallCaps w:val="0"/>
                <w:noProof/>
                <w:sz w:val="22"/>
                <w:szCs w:val="22"/>
              </w:rPr>
              <w:tab/>
            </w:r>
            <w:r w:rsidR="00064CF6" w:rsidRPr="00237C6E">
              <w:rPr>
                <w:rStyle w:val="Lienhypertexte"/>
                <w:noProof/>
              </w:rPr>
              <w:t>The science of sleep and dreams</w:t>
            </w:r>
            <w:r w:rsidR="00064CF6">
              <w:rPr>
                <w:noProof/>
                <w:webHidden/>
              </w:rPr>
              <w:tab/>
            </w:r>
            <w:r w:rsidR="00064CF6">
              <w:rPr>
                <w:noProof/>
                <w:webHidden/>
              </w:rPr>
              <w:fldChar w:fldCharType="begin"/>
            </w:r>
            <w:r w:rsidR="00064CF6">
              <w:rPr>
                <w:noProof/>
                <w:webHidden/>
              </w:rPr>
              <w:instrText xml:space="preserve"> PAGEREF _Toc490466253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343E04D" w14:textId="77777777" w:rsidR="00064CF6" w:rsidRDefault="00E649B7">
          <w:pPr>
            <w:pStyle w:val="TM3"/>
            <w:tabs>
              <w:tab w:val="left" w:pos="1200"/>
              <w:tab w:val="right" w:leader="dot" w:pos="9063"/>
            </w:tabs>
            <w:rPr>
              <w:rFonts w:cstheme="minorBidi"/>
              <w:i w:val="0"/>
              <w:iCs w:val="0"/>
              <w:noProof/>
              <w:sz w:val="22"/>
              <w:szCs w:val="22"/>
            </w:rPr>
          </w:pPr>
          <w:hyperlink w:anchor="_Toc490466254" w:history="1">
            <w:r w:rsidR="00064CF6" w:rsidRPr="00237C6E">
              <w:rPr>
                <w:rStyle w:val="Lienhypertexte"/>
                <w:noProof/>
              </w:rPr>
              <w:t>I. 1.</w:t>
            </w:r>
            <w:r w:rsidR="00064CF6">
              <w:rPr>
                <w:rFonts w:cstheme="minorBidi"/>
                <w:i w:val="0"/>
                <w:iCs w:val="0"/>
                <w:noProof/>
                <w:sz w:val="22"/>
                <w:szCs w:val="22"/>
              </w:rPr>
              <w:tab/>
            </w:r>
            <w:r w:rsidR="00064CF6" w:rsidRPr="00237C6E">
              <w:rPr>
                <w:rStyle w:val="Lienhypertexte"/>
                <w:noProof/>
              </w:rPr>
              <w:t>Dreams</w:t>
            </w:r>
            <w:r w:rsidR="00064CF6">
              <w:rPr>
                <w:noProof/>
                <w:webHidden/>
              </w:rPr>
              <w:tab/>
            </w:r>
            <w:r w:rsidR="00064CF6">
              <w:rPr>
                <w:noProof/>
                <w:webHidden/>
              </w:rPr>
              <w:fldChar w:fldCharType="begin"/>
            </w:r>
            <w:r w:rsidR="00064CF6">
              <w:rPr>
                <w:noProof/>
                <w:webHidden/>
              </w:rPr>
              <w:instrText xml:space="preserve"> PAGEREF _Toc490466254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4E00AB89" w14:textId="77777777" w:rsidR="00064CF6" w:rsidRDefault="00E649B7">
          <w:pPr>
            <w:pStyle w:val="TM4"/>
            <w:tabs>
              <w:tab w:val="left" w:pos="1440"/>
              <w:tab w:val="right" w:leader="dot" w:pos="9063"/>
            </w:tabs>
            <w:rPr>
              <w:rFonts w:cstheme="minorBidi"/>
              <w:noProof/>
              <w:sz w:val="22"/>
              <w:szCs w:val="22"/>
            </w:rPr>
          </w:pPr>
          <w:hyperlink w:anchor="_Toc490466255" w:history="1">
            <w:r w:rsidR="00064CF6" w:rsidRPr="00237C6E">
              <w:rPr>
                <w:rStyle w:val="Lienhypertexte"/>
                <w:noProof/>
              </w:rPr>
              <w:t>I. 1. A.</w:t>
            </w:r>
            <w:r w:rsidR="00064CF6">
              <w:rPr>
                <w:rFonts w:cstheme="minorBidi"/>
                <w:noProof/>
                <w:sz w:val="22"/>
                <w:szCs w:val="22"/>
              </w:rPr>
              <w:tab/>
            </w:r>
            <w:r w:rsidR="00064CF6" w:rsidRPr="00237C6E">
              <w:rPr>
                <w:rStyle w:val="Lienhypertexte"/>
                <w:noProof/>
              </w:rPr>
              <w:t>Modern definition</w:t>
            </w:r>
            <w:r w:rsidR="00064CF6">
              <w:rPr>
                <w:noProof/>
                <w:webHidden/>
              </w:rPr>
              <w:tab/>
            </w:r>
            <w:r w:rsidR="00064CF6">
              <w:rPr>
                <w:noProof/>
                <w:webHidden/>
              </w:rPr>
              <w:fldChar w:fldCharType="begin"/>
            </w:r>
            <w:r w:rsidR="00064CF6">
              <w:rPr>
                <w:noProof/>
                <w:webHidden/>
              </w:rPr>
              <w:instrText xml:space="preserve"> PAGEREF _Toc490466255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0AC17E24" w14:textId="77777777" w:rsidR="00064CF6" w:rsidRDefault="00E649B7">
          <w:pPr>
            <w:pStyle w:val="TM4"/>
            <w:tabs>
              <w:tab w:val="left" w:pos="1440"/>
              <w:tab w:val="right" w:leader="dot" w:pos="9063"/>
            </w:tabs>
            <w:rPr>
              <w:rFonts w:cstheme="minorBidi"/>
              <w:noProof/>
              <w:sz w:val="22"/>
              <w:szCs w:val="22"/>
            </w:rPr>
          </w:pPr>
          <w:hyperlink w:anchor="_Toc490466256" w:history="1">
            <w:r w:rsidR="00064CF6" w:rsidRPr="00237C6E">
              <w:rPr>
                <w:rStyle w:val="Lienhypertexte"/>
                <w:noProof/>
              </w:rPr>
              <w:t>I. 1. B.</w:t>
            </w:r>
            <w:r w:rsidR="00064CF6">
              <w:rPr>
                <w:rFonts w:cstheme="minorBidi"/>
                <w:noProof/>
                <w:sz w:val="22"/>
                <w:szCs w:val="22"/>
              </w:rPr>
              <w:tab/>
            </w:r>
            <w:r w:rsidR="00064CF6" w:rsidRPr="00237C6E">
              <w:rPr>
                <w:rStyle w:val="Lienhypertexte"/>
                <w:noProof/>
              </w:rPr>
              <w:t>Scientific conceptualization</w:t>
            </w:r>
            <w:r w:rsidR="00064CF6">
              <w:rPr>
                <w:noProof/>
                <w:webHidden/>
              </w:rPr>
              <w:tab/>
            </w:r>
            <w:r w:rsidR="00064CF6">
              <w:rPr>
                <w:noProof/>
                <w:webHidden/>
              </w:rPr>
              <w:fldChar w:fldCharType="begin"/>
            </w:r>
            <w:r w:rsidR="00064CF6">
              <w:rPr>
                <w:noProof/>
                <w:webHidden/>
              </w:rPr>
              <w:instrText xml:space="preserve"> PAGEREF _Toc490466256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C10D69D" w14:textId="77777777" w:rsidR="00064CF6" w:rsidRDefault="00E649B7">
          <w:pPr>
            <w:pStyle w:val="TM3"/>
            <w:tabs>
              <w:tab w:val="left" w:pos="1200"/>
              <w:tab w:val="right" w:leader="dot" w:pos="9063"/>
            </w:tabs>
            <w:rPr>
              <w:rFonts w:cstheme="minorBidi"/>
              <w:i w:val="0"/>
              <w:iCs w:val="0"/>
              <w:noProof/>
              <w:sz w:val="22"/>
              <w:szCs w:val="22"/>
            </w:rPr>
          </w:pPr>
          <w:hyperlink w:anchor="_Toc490466257" w:history="1">
            <w:r w:rsidR="00064CF6" w:rsidRPr="00237C6E">
              <w:rPr>
                <w:rStyle w:val="Lienhypertexte"/>
                <w:noProof/>
              </w:rPr>
              <w:t>I. 2.</w:t>
            </w:r>
            <w:r w:rsidR="00064CF6">
              <w:rPr>
                <w:rFonts w:cstheme="minorBidi"/>
                <w:i w:val="0"/>
                <w:iCs w:val="0"/>
                <w:noProof/>
                <w:sz w:val="22"/>
                <w:szCs w:val="22"/>
              </w:rPr>
              <w:tab/>
            </w:r>
            <w:r w:rsidR="00064CF6" w:rsidRPr="00237C6E">
              <w:rPr>
                <w:rStyle w:val="Lienhypertexte"/>
                <w:noProof/>
              </w:rPr>
              <w:t>Sleep</w:t>
            </w:r>
            <w:r w:rsidR="00064CF6">
              <w:rPr>
                <w:noProof/>
                <w:webHidden/>
              </w:rPr>
              <w:tab/>
            </w:r>
            <w:r w:rsidR="00064CF6">
              <w:rPr>
                <w:noProof/>
                <w:webHidden/>
              </w:rPr>
              <w:fldChar w:fldCharType="begin"/>
            </w:r>
            <w:r w:rsidR="00064CF6">
              <w:rPr>
                <w:noProof/>
                <w:webHidden/>
              </w:rPr>
              <w:instrText xml:space="preserve"> PAGEREF _Toc490466257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D060CF7" w14:textId="77777777" w:rsidR="00064CF6" w:rsidRDefault="00E649B7">
          <w:pPr>
            <w:pStyle w:val="TM4"/>
            <w:tabs>
              <w:tab w:val="left" w:pos="1440"/>
              <w:tab w:val="right" w:leader="dot" w:pos="9063"/>
            </w:tabs>
            <w:rPr>
              <w:rFonts w:cstheme="minorBidi"/>
              <w:noProof/>
              <w:sz w:val="22"/>
              <w:szCs w:val="22"/>
            </w:rPr>
          </w:pPr>
          <w:hyperlink w:anchor="_Toc490466258" w:history="1">
            <w:r w:rsidR="00064CF6" w:rsidRPr="00237C6E">
              <w:rPr>
                <w:rStyle w:val="Lienhypertexte"/>
                <w:noProof/>
              </w:rPr>
              <w:t>I. 2. A.</w:t>
            </w:r>
            <w:r w:rsidR="00064CF6">
              <w:rPr>
                <w:rFonts w:cstheme="minorBidi"/>
                <w:noProof/>
                <w:sz w:val="22"/>
                <w:szCs w:val="22"/>
              </w:rPr>
              <w:tab/>
            </w:r>
            <w:r w:rsidR="00064CF6" w:rsidRPr="00237C6E">
              <w:rPr>
                <w:rStyle w:val="Lienhypertexte"/>
                <w:noProof/>
              </w:rPr>
              <w:t>Definition</w:t>
            </w:r>
            <w:r w:rsidR="00064CF6">
              <w:rPr>
                <w:noProof/>
                <w:webHidden/>
              </w:rPr>
              <w:tab/>
            </w:r>
            <w:r w:rsidR="00064CF6">
              <w:rPr>
                <w:noProof/>
                <w:webHidden/>
              </w:rPr>
              <w:fldChar w:fldCharType="begin"/>
            </w:r>
            <w:r w:rsidR="00064CF6">
              <w:rPr>
                <w:noProof/>
                <w:webHidden/>
              </w:rPr>
              <w:instrText xml:space="preserve"> PAGEREF _Toc490466258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1C2C47F5" w14:textId="77777777" w:rsidR="00064CF6" w:rsidRDefault="00E649B7">
          <w:pPr>
            <w:pStyle w:val="TM4"/>
            <w:tabs>
              <w:tab w:val="left" w:pos="1440"/>
              <w:tab w:val="right" w:leader="dot" w:pos="9063"/>
            </w:tabs>
            <w:rPr>
              <w:rFonts w:cstheme="minorBidi"/>
              <w:noProof/>
              <w:sz w:val="22"/>
              <w:szCs w:val="22"/>
            </w:rPr>
          </w:pPr>
          <w:hyperlink w:anchor="_Toc490466259" w:history="1">
            <w:r w:rsidR="00064CF6" w:rsidRPr="00237C6E">
              <w:rPr>
                <w:rStyle w:val="Lienhypertexte"/>
                <w:noProof/>
              </w:rPr>
              <w:t>I. 2. B.</w:t>
            </w:r>
            <w:r w:rsidR="00064CF6">
              <w:rPr>
                <w:rFonts w:cstheme="minorBidi"/>
                <w:noProof/>
                <w:sz w:val="22"/>
                <w:szCs w:val="22"/>
              </w:rPr>
              <w:tab/>
            </w:r>
            <w:r w:rsidR="00064CF6" w:rsidRPr="00237C6E">
              <w:rPr>
                <w:rStyle w:val="Lienhypertexte"/>
                <w:noProof/>
              </w:rPr>
              <w:t>Polysomnographic recordings</w:t>
            </w:r>
            <w:r w:rsidR="00064CF6">
              <w:rPr>
                <w:noProof/>
                <w:webHidden/>
              </w:rPr>
              <w:tab/>
            </w:r>
            <w:r w:rsidR="00064CF6">
              <w:rPr>
                <w:noProof/>
                <w:webHidden/>
              </w:rPr>
              <w:fldChar w:fldCharType="begin"/>
            </w:r>
            <w:r w:rsidR="00064CF6">
              <w:rPr>
                <w:noProof/>
                <w:webHidden/>
              </w:rPr>
              <w:instrText xml:space="preserve"> PAGEREF _Toc490466259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9D14EF4" w14:textId="77777777" w:rsidR="00064CF6" w:rsidRDefault="00E649B7">
          <w:pPr>
            <w:pStyle w:val="TM4"/>
            <w:tabs>
              <w:tab w:val="left" w:pos="1440"/>
              <w:tab w:val="right" w:leader="dot" w:pos="9063"/>
            </w:tabs>
            <w:rPr>
              <w:rFonts w:cstheme="minorBidi"/>
              <w:noProof/>
              <w:sz w:val="22"/>
              <w:szCs w:val="22"/>
            </w:rPr>
          </w:pPr>
          <w:hyperlink w:anchor="_Toc490466260" w:history="1">
            <w:r w:rsidR="00064CF6" w:rsidRPr="00237C6E">
              <w:rPr>
                <w:rStyle w:val="Lienhypertexte"/>
                <w:noProof/>
              </w:rPr>
              <w:t>I. 2. C.</w:t>
            </w:r>
            <w:r w:rsidR="00064CF6">
              <w:rPr>
                <w:rFonts w:cstheme="minorBidi"/>
                <w:noProof/>
                <w:sz w:val="22"/>
                <w:szCs w:val="22"/>
              </w:rPr>
              <w:tab/>
            </w:r>
            <w:r w:rsidR="00064CF6" w:rsidRPr="00237C6E">
              <w:rPr>
                <w:rStyle w:val="Lienhypertexte"/>
                <w:noProof/>
              </w:rPr>
              <w:t>Sleep stages</w:t>
            </w:r>
            <w:r w:rsidR="00064CF6">
              <w:rPr>
                <w:noProof/>
                <w:webHidden/>
              </w:rPr>
              <w:tab/>
            </w:r>
            <w:r w:rsidR="00064CF6">
              <w:rPr>
                <w:noProof/>
                <w:webHidden/>
              </w:rPr>
              <w:fldChar w:fldCharType="begin"/>
            </w:r>
            <w:r w:rsidR="00064CF6">
              <w:rPr>
                <w:noProof/>
                <w:webHidden/>
              </w:rPr>
              <w:instrText xml:space="preserve"> PAGEREF _Toc490466260 \h </w:instrText>
            </w:r>
            <w:r w:rsidR="00064CF6">
              <w:rPr>
                <w:noProof/>
                <w:webHidden/>
              </w:rPr>
            </w:r>
            <w:r w:rsidR="00064CF6">
              <w:rPr>
                <w:noProof/>
                <w:webHidden/>
              </w:rPr>
              <w:fldChar w:fldCharType="separate"/>
            </w:r>
            <w:r w:rsidR="00064CF6">
              <w:rPr>
                <w:noProof/>
                <w:webHidden/>
              </w:rPr>
              <w:t>19</w:t>
            </w:r>
            <w:r w:rsidR="00064CF6">
              <w:rPr>
                <w:noProof/>
                <w:webHidden/>
              </w:rPr>
              <w:fldChar w:fldCharType="end"/>
            </w:r>
          </w:hyperlink>
        </w:p>
        <w:p w14:paraId="1DCED563" w14:textId="77777777" w:rsidR="00064CF6" w:rsidRDefault="00E649B7">
          <w:pPr>
            <w:pStyle w:val="TM4"/>
            <w:tabs>
              <w:tab w:val="left" w:pos="1440"/>
              <w:tab w:val="right" w:leader="dot" w:pos="9063"/>
            </w:tabs>
            <w:rPr>
              <w:rFonts w:cstheme="minorBidi"/>
              <w:noProof/>
              <w:sz w:val="22"/>
              <w:szCs w:val="22"/>
            </w:rPr>
          </w:pPr>
          <w:hyperlink w:anchor="_Toc490466261" w:history="1">
            <w:r w:rsidR="00064CF6" w:rsidRPr="00237C6E">
              <w:rPr>
                <w:rStyle w:val="Lienhypertexte"/>
                <w:noProof/>
              </w:rPr>
              <w:t>I. 2. D.</w:t>
            </w:r>
            <w:r w:rsidR="00064CF6">
              <w:rPr>
                <w:rFonts w:cstheme="minorBidi"/>
                <w:noProof/>
                <w:sz w:val="22"/>
                <w:szCs w:val="22"/>
              </w:rPr>
              <w:tab/>
            </w:r>
            <w:r w:rsidR="00064CF6" w:rsidRPr="00237C6E">
              <w:rPr>
                <w:rStyle w:val="Lienhypertexte"/>
                <w:noProof/>
              </w:rPr>
              <w:t>Sleep architecture</w:t>
            </w:r>
            <w:r w:rsidR="00064CF6">
              <w:rPr>
                <w:noProof/>
                <w:webHidden/>
              </w:rPr>
              <w:tab/>
            </w:r>
            <w:r w:rsidR="00064CF6">
              <w:rPr>
                <w:noProof/>
                <w:webHidden/>
              </w:rPr>
              <w:fldChar w:fldCharType="begin"/>
            </w:r>
            <w:r w:rsidR="00064CF6">
              <w:rPr>
                <w:noProof/>
                <w:webHidden/>
              </w:rPr>
              <w:instrText xml:space="preserve"> PAGEREF _Toc490466261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22DCFC47" w14:textId="77777777" w:rsidR="00064CF6" w:rsidRDefault="00E649B7">
          <w:pPr>
            <w:pStyle w:val="TM3"/>
            <w:tabs>
              <w:tab w:val="left" w:pos="1200"/>
              <w:tab w:val="right" w:leader="dot" w:pos="9063"/>
            </w:tabs>
            <w:rPr>
              <w:rFonts w:cstheme="minorBidi"/>
              <w:i w:val="0"/>
              <w:iCs w:val="0"/>
              <w:noProof/>
              <w:sz w:val="22"/>
              <w:szCs w:val="22"/>
            </w:rPr>
          </w:pPr>
          <w:hyperlink w:anchor="_Toc490466262" w:history="1">
            <w:r w:rsidR="00064CF6" w:rsidRPr="00237C6E">
              <w:rPr>
                <w:rStyle w:val="Lienhypertexte"/>
                <w:noProof/>
              </w:rPr>
              <w:t>I. 3.</w:t>
            </w:r>
            <w:r w:rsidR="00064CF6">
              <w:rPr>
                <w:rFonts w:cstheme="minorBidi"/>
                <w:i w:val="0"/>
                <w:iCs w:val="0"/>
                <w:noProof/>
                <w:sz w:val="22"/>
                <w:szCs w:val="22"/>
              </w:rPr>
              <w:tab/>
            </w:r>
            <w:r w:rsidR="00064CF6" w:rsidRPr="00237C6E">
              <w:rPr>
                <w:rStyle w:val="Lienhypertexte"/>
                <w:noProof/>
              </w:rPr>
              <w:t>Link between dreaming and sleep stages</w:t>
            </w:r>
            <w:r w:rsidR="00064CF6">
              <w:rPr>
                <w:noProof/>
                <w:webHidden/>
              </w:rPr>
              <w:tab/>
            </w:r>
            <w:r w:rsidR="00064CF6">
              <w:rPr>
                <w:noProof/>
                <w:webHidden/>
              </w:rPr>
              <w:fldChar w:fldCharType="begin"/>
            </w:r>
            <w:r w:rsidR="00064CF6">
              <w:rPr>
                <w:noProof/>
                <w:webHidden/>
              </w:rPr>
              <w:instrText xml:space="preserve"> PAGEREF _Toc490466262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12C6E3F2" w14:textId="77777777" w:rsidR="00064CF6" w:rsidRDefault="00E649B7">
          <w:pPr>
            <w:pStyle w:val="TM4"/>
            <w:tabs>
              <w:tab w:val="left" w:pos="1440"/>
              <w:tab w:val="right" w:leader="dot" w:pos="9063"/>
            </w:tabs>
            <w:rPr>
              <w:rFonts w:cstheme="minorBidi"/>
              <w:noProof/>
              <w:sz w:val="22"/>
              <w:szCs w:val="22"/>
            </w:rPr>
          </w:pPr>
          <w:hyperlink w:anchor="_Toc490466263" w:history="1">
            <w:r w:rsidR="00064CF6" w:rsidRPr="00237C6E">
              <w:rPr>
                <w:rStyle w:val="Lienhypertexte"/>
                <w:noProof/>
              </w:rPr>
              <w:t>I. 3. A.</w:t>
            </w:r>
            <w:r w:rsidR="00064CF6">
              <w:rPr>
                <w:rFonts w:cstheme="minorBidi"/>
                <w:noProof/>
                <w:sz w:val="22"/>
                <w:szCs w:val="22"/>
              </w:rPr>
              <w:tab/>
            </w:r>
            <w:r w:rsidR="00064CF6" w:rsidRPr="00237C6E">
              <w:rPr>
                <w:rStyle w:val="Lienhypertexte"/>
                <w:noProof/>
              </w:rPr>
              <w:t>The REM sleep hypothesis of dreaming</w:t>
            </w:r>
            <w:r w:rsidR="00064CF6">
              <w:rPr>
                <w:noProof/>
                <w:webHidden/>
              </w:rPr>
              <w:tab/>
            </w:r>
            <w:r w:rsidR="00064CF6">
              <w:rPr>
                <w:noProof/>
                <w:webHidden/>
              </w:rPr>
              <w:fldChar w:fldCharType="begin"/>
            </w:r>
            <w:r w:rsidR="00064CF6">
              <w:rPr>
                <w:noProof/>
                <w:webHidden/>
              </w:rPr>
              <w:instrText xml:space="preserve"> PAGEREF _Toc490466263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73237E92" w14:textId="77777777" w:rsidR="00064CF6" w:rsidRDefault="00E649B7">
          <w:pPr>
            <w:pStyle w:val="TM4"/>
            <w:tabs>
              <w:tab w:val="left" w:pos="1440"/>
              <w:tab w:val="right" w:leader="dot" w:pos="9063"/>
            </w:tabs>
            <w:rPr>
              <w:rFonts w:cstheme="minorBidi"/>
              <w:noProof/>
              <w:sz w:val="22"/>
              <w:szCs w:val="22"/>
            </w:rPr>
          </w:pPr>
          <w:hyperlink w:anchor="_Toc490466264" w:history="1">
            <w:r w:rsidR="00064CF6" w:rsidRPr="00237C6E">
              <w:rPr>
                <w:rStyle w:val="Lienhypertexte"/>
                <w:noProof/>
              </w:rPr>
              <w:t>I. 3. B.</w:t>
            </w:r>
            <w:r w:rsidR="00064CF6">
              <w:rPr>
                <w:rFonts w:cstheme="minorBidi"/>
                <w:noProof/>
                <w:sz w:val="22"/>
                <w:szCs w:val="22"/>
              </w:rPr>
              <w:tab/>
            </w:r>
            <w:r w:rsidR="00064CF6" w:rsidRPr="00237C6E">
              <w:rPr>
                <w:rStyle w:val="Lienhypertexte"/>
                <w:noProof/>
              </w:rPr>
              <w:t>The new hypothesis: a continuum of mentation during sleep?</w:t>
            </w:r>
            <w:r w:rsidR="00064CF6">
              <w:rPr>
                <w:noProof/>
                <w:webHidden/>
              </w:rPr>
              <w:tab/>
            </w:r>
            <w:r w:rsidR="00064CF6">
              <w:rPr>
                <w:noProof/>
                <w:webHidden/>
              </w:rPr>
              <w:fldChar w:fldCharType="begin"/>
            </w:r>
            <w:r w:rsidR="00064CF6">
              <w:rPr>
                <w:noProof/>
                <w:webHidden/>
              </w:rPr>
              <w:instrText xml:space="preserve"> PAGEREF _Toc490466264 \h </w:instrText>
            </w:r>
            <w:r w:rsidR="00064CF6">
              <w:rPr>
                <w:noProof/>
                <w:webHidden/>
              </w:rPr>
            </w:r>
            <w:r w:rsidR="00064CF6">
              <w:rPr>
                <w:noProof/>
                <w:webHidden/>
              </w:rPr>
              <w:fldChar w:fldCharType="separate"/>
            </w:r>
            <w:r w:rsidR="00064CF6">
              <w:rPr>
                <w:noProof/>
                <w:webHidden/>
              </w:rPr>
              <w:t>22</w:t>
            </w:r>
            <w:r w:rsidR="00064CF6">
              <w:rPr>
                <w:noProof/>
                <w:webHidden/>
              </w:rPr>
              <w:fldChar w:fldCharType="end"/>
            </w:r>
          </w:hyperlink>
        </w:p>
        <w:p w14:paraId="33BBA811" w14:textId="77777777" w:rsidR="00064CF6" w:rsidRDefault="00E649B7">
          <w:pPr>
            <w:pStyle w:val="TM3"/>
            <w:tabs>
              <w:tab w:val="left" w:pos="1200"/>
              <w:tab w:val="right" w:leader="dot" w:pos="9063"/>
            </w:tabs>
            <w:rPr>
              <w:rFonts w:cstheme="minorBidi"/>
              <w:i w:val="0"/>
              <w:iCs w:val="0"/>
              <w:noProof/>
              <w:sz w:val="22"/>
              <w:szCs w:val="22"/>
            </w:rPr>
          </w:pPr>
          <w:hyperlink w:anchor="_Toc490466265" w:history="1">
            <w:r w:rsidR="00064CF6" w:rsidRPr="00237C6E">
              <w:rPr>
                <w:rStyle w:val="Lienhypertexte"/>
                <w:noProof/>
              </w:rPr>
              <w:t>I. 4.</w:t>
            </w:r>
            <w:r w:rsidR="00064CF6">
              <w:rPr>
                <w:rFonts w:cstheme="minorBidi"/>
                <w:i w:val="0"/>
                <w:iCs w:val="0"/>
                <w:noProof/>
                <w:sz w:val="22"/>
                <w:szCs w:val="22"/>
              </w:rPr>
              <w:tab/>
            </w:r>
            <w:r w:rsidR="00064CF6" w:rsidRPr="00237C6E">
              <w:rPr>
                <w:rStyle w:val="Lienhypertexte"/>
                <w:noProof/>
              </w:rPr>
              <w:t>Neurophysiological correlates of dreaming</w:t>
            </w:r>
            <w:r w:rsidR="00064CF6">
              <w:rPr>
                <w:noProof/>
                <w:webHidden/>
              </w:rPr>
              <w:tab/>
            </w:r>
            <w:r w:rsidR="00064CF6">
              <w:rPr>
                <w:noProof/>
                <w:webHidden/>
              </w:rPr>
              <w:fldChar w:fldCharType="begin"/>
            </w:r>
            <w:r w:rsidR="00064CF6">
              <w:rPr>
                <w:noProof/>
                <w:webHidden/>
              </w:rPr>
              <w:instrText xml:space="preserve"> PAGEREF _Toc490466265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412B65EC" w14:textId="77777777" w:rsidR="00064CF6" w:rsidRDefault="00E649B7">
          <w:pPr>
            <w:pStyle w:val="TM4"/>
            <w:tabs>
              <w:tab w:val="left" w:pos="1440"/>
              <w:tab w:val="right" w:leader="dot" w:pos="9063"/>
            </w:tabs>
            <w:rPr>
              <w:rFonts w:cstheme="minorBidi"/>
              <w:noProof/>
              <w:sz w:val="22"/>
              <w:szCs w:val="22"/>
            </w:rPr>
          </w:pPr>
          <w:hyperlink w:anchor="_Toc490466266" w:history="1">
            <w:r w:rsidR="00064CF6" w:rsidRPr="00237C6E">
              <w:rPr>
                <w:rStyle w:val="Lienhypertexte"/>
                <w:noProof/>
              </w:rPr>
              <w:t>I. 4. A.</w:t>
            </w:r>
            <w:r w:rsidR="00064CF6">
              <w:rPr>
                <w:rFonts w:cstheme="minorBidi"/>
                <w:noProof/>
                <w:sz w:val="22"/>
                <w:szCs w:val="22"/>
              </w:rPr>
              <w:tab/>
            </w:r>
            <w:r w:rsidR="00064CF6" w:rsidRPr="00237C6E">
              <w:rPr>
                <w:rStyle w:val="Lienhypertexte"/>
                <w:noProof/>
              </w:rPr>
              <w:t>Brain activity during REM sleep</w:t>
            </w:r>
            <w:r w:rsidR="00064CF6">
              <w:rPr>
                <w:noProof/>
                <w:webHidden/>
              </w:rPr>
              <w:tab/>
            </w:r>
            <w:r w:rsidR="00064CF6">
              <w:rPr>
                <w:noProof/>
                <w:webHidden/>
              </w:rPr>
              <w:fldChar w:fldCharType="begin"/>
            </w:r>
            <w:r w:rsidR="00064CF6">
              <w:rPr>
                <w:noProof/>
                <w:webHidden/>
              </w:rPr>
              <w:instrText xml:space="preserve"> PAGEREF _Toc490466266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38F1EF18" w14:textId="77777777" w:rsidR="00064CF6" w:rsidRDefault="00E649B7">
          <w:pPr>
            <w:pStyle w:val="TM4"/>
            <w:tabs>
              <w:tab w:val="left" w:pos="1440"/>
              <w:tab w:val="right" w:leader="dot" w:pos="9063"/>
            </w:tabs>
            <w:rPr>
              <w:rFonts w:cstheme="minorBidi"/>
              <w:noProof/>
              <w:sz w:val="22"/>
              <w:szCs w:val="22"/>
            </w:rPr>
          </w:pPr>
          <w:hyperlink w:anchor="_Toc490466267" w:history="1">
            <w:r w:rsidR="00064CF6" w:rsidRPr="00237C6E">
              <w:rPr>
                <w:rStyle w:val="Lienhypertexte"/>
                <w:noProof/>
              </w:rPr>
              <w:t>I. 4. B.</w:t>
            </w:r>
            <w:r w:rsidR="00064CF6">
              <w:rPr>
                <w:rFonts w:cstheme="minorBidi"/>
                <w:noProof/>
                <w:sz w:val="22"/>
                <w:szCs w:val="22"/>
              </w:rPr>
              <w:tab/>
            </w:r>
            <w:r w:rsidR="00064CF6" w:rsidRPr="00237C6E">
              <w:rPr>
                <w:rStyle w:val="Lienhypertexte"/>
                <w:noProof/>
              </w:rPr>
              <w:t>Brain activity during lucid dreaming</w:t>
            </w:r>
            <w:r w:rsidR="00064CF6">
              <w:rPr>
                <w:noProof/>
                <w:webHidden/>
              </w:rPr>
              <w:tab/>
            </w:r>
            <w:r w:rsidR="00064CF6">
              <w:rPr>
                <w:noProof/>
                <w:webHidden/>
              </w:rPr>
              <w:fldChar w:fldCharType="begin"/>
            </w:r>
            <w:r w:rsidR="00064CF6">
              <w:rPr>
                <w:noProof/>
                <w:webHidden/>
              </w:rPr>
              <w:instrText xml:space="preserve"> PAGEREF _Toc490466267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346E35D3" w14:textId="77777777" w:rsidR="00064CF6" w:rsidRDefault="00E649B7">
          <w:pPr>
            <w:pStyle w:val="TM4"/>
            <w:tabs>
              <w:tab w:val="left" w:pos="1440"/>
              <w:tab w:val="right" w:leader="dot" w:pos="9063"/>
            </w:tabs>
            <w:rPr>
              <w:rFonts w:cstheme="minorBidi"/>
              <w:noProof/>
              <w:sz w:val="22"/>
              <w:szCs w:val="22"/>
            </w:rPr>
          </w:pPr>
          <w:hyperlink w:anchor="_Toc490466268" w:history="1">
            <w:r w:rsidR="00064CF6" w:rsidRPr="00237C6E">
              <w:rPr>
                <w:rStyle w:val="Lienhypertexte"/>
                <w:noProof/>
              </w:rPr>
              <w:t>I. 4. C.</w:t>
            </w:r>
            <w:r w:rsidR="00064CF6">
              <w:rPr>
                <w:rFonts w:cstheme="minorBidi"/>
                <w:noProof/>
                <w:sz w:val="22"/>
                <w:szCs w:val="22"/>
              </w:rPr>
              <w:tab/>
            </w:r>
            <w:r w:rsidR="00064CF6" w:rsidRPr="00237C6E">
              <w:rPr>
                <w:rStyle w:val="Lienhypertexte"/>
                <w:noProof/>
              </w:rPr>
              <w:t>Brain activity in the minutes preceding a dream report</w:t>
            </w:r>
            <w:r w:rsidR="00064CF6">
              <w:rPr>
                <w:noProof/>
                <w:webHidden/>
              </w:rPr>
              <w:tab/>
            </w:r>
            <w:r w:rsidR="00064CF6">
              <w:rPr>
                <w:noProof/>
                <w:webHidden/>
              </w:rPr>
              <w:fldChar w:fldCharType="begin"/>
            </w:r>
            <w:r w:rsidR="00064CF6">
              <w:rPr>
                <w:noProof/>
                <w:webHidden/>
              </w:rPr>
              <w:instrText xml:space="preserve"> PAGEREF _Toc490466268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0313ABC9" w14:textId="77777777" w:rsidR="00064CF6" w:rsidRDefault="00E649B7">
          <w:pPr>
            <w:pStyle w:val="TM4"/>
            <w:tabs>
              <w:tab w:val="left" w:pos="1440"/>
              <w:tab w:val="right" w:leader="dot" w:pos="9063"/>
            </w:tabs>
            <w:rPr>
              <w:rFonts w:cstheme="minorBidi"/>
              <w:noProof/>
              <w:sz w:val="22"/>
              <w:szCs w:val="22"/>
            </w:rPr>
          </w:pPr>
          <w:hyperlink w:anchor="_Toc490466269" w:history="1">
            <w:r w:rsidR="00064CF6" w:rsidRPr="00237C6E">
              <w:rPr>
                <w:rStyle w:val="Lienhypertexte"/>
                <w:noProof/>
              </w:rPr>
              <w:t>I. 4. D.</w:t>
            </w:r>
            <w:r w:rsidR="00064CF6">
              <w:rPr>
                <w:rFonts w:cstheme="minorBidi"/>
                <w:noProof/>
                <w:sz w:val="22"/>
                <w:szCs w:val="22"/>
              </w:rPr>
              <w:tab/>
            </w:r>
            <w:r w:rsidR="00064CF6" w:rsidRPr="00237C6E">
              <w:rPr>
                <w:rStyle w:val="Lienhypertexte"/>
                <w:noProof/>
              </w:rPr>
              <w:t>Dreaming as a subsystem of the default mode network</w:t>
            </w:r>
            <w:r w:rsidR="00064CF6">
              <w:rPr>
                <w:noProof/>
                <w:webHidden/>
              </w:rPr>
              <w:tab/>
            </w:r>
            <w:r w:rsidR="00064CF6">
              <w:rPr>
                <w:noProof/>
                <w:webHidden/>
              </w:rPr>
              <w:fldChar w:fldCharType="begin"/>
            </w:r>
            <w:r w:rsidR="00064CF6">
              <w:rPr>
                <w:noProof/>
                <w:webHidden/>
              </w:rPr>
              <w:instrText xml:space="preserve"> PAGEREF _Toc490466269 \h </w:instrText>
            </w:r>
            <w:r w:rsidR="00064CF6">
              <w:rPr>
                <w:noProof/>
                <w:webHidden/>
              </w:rPr>
            </w:r>
            <w:r w:rsidR="00064CF6">
              <w:rPr>
                <w:noProof/>
                <w:webHidden/>
              </w:rPr>
              <w:fldChar w:fldCharType="separate"/>
            </w:r>
            <w:r w:rsidR="00064CF6">
              <w:rPr>
                <w:noProof/>
                <w:webHidden/>
              </w:rPr>
              <w:t>26</w:t>
            </w:r>
            <w:r w:rsidR="00064CF6">
              <w:rPr>
                <w:noProof/>
                <w:webHidden/>
              </w:rPr>
              <w:fldChar w:fldCharType="end"/>
            </w:r>
          </w:hyperlink>
        </w:p>
        <w:p w14:paraId="24B1E01D" w14:textId="77777777" w:rsidR="00064CF6" w:rsidRDefault="00E649B7">
          <w:pPr>
            <w:pStyle w:val="TM2"/>
            <w:tabs>
              <w:tab w:val="left" w:pos="720"/>
              <w:tab w:val="right" w:leader="dot" w:pos="9063"/>
            </w:tabs>
            <w:rPr>
              <w:rFonts w:cstheme="minorBidi"/>
              <w:smallCaps w:val="0"/>
              <w:noProof/>
              <w:sz w:val="22"/>
              <w:szCs w:val="22"/>
            </w:rPr>
          </w:pPr>
          <w:hyperlink w:anchor="_Toc490466270" w:history="1">
            <w:r w:rsidR="00064CF6" w:rsidRPr="00237C6E">
              <w:rPr>
                <w:rStyle w:val="Lienhypertexte"/>
                <w:noProof/>
              </w:rPr>
              <w:t>II.</w:t>
            </w:r>
            <w:r w:rsidR="00064CF6">
              <w:rPr>
                <w:rFonts w:cstheme="minorBidi"/>
                <w:smallCaps w:val="0"/>
                <w:noProof/>
                <w:sz w:val="22"/>
                <w:szCs w:val="22"/>
              </w:rPr>
              <w:tab/>
            </w:r>
            <w:r w:rsidR="00064CF6" w:rsidRPr="00237C6E">
              <w:rPr>
                <w:rStyle w:val="Lienhypertexte"/>
                <w:noProof/>
              </w:rPr>
              <w:t>Dream recall</w:t>
            </w:r>
            <w:r w:rsidR="00064CF6">
              <w:rPr>
                <w:noProof/>
                <w:webHidden/>
              </w:rPr>
              <w:tab/>
            </w:r>
            <w:r w:rsidR="00064CF6">
              <w:rPr>
                <w:noProof/>
                <w:webHidden/>
              </w:rPr>
              <w:fldChar w:fldCharType="begin"/>
            </w:r>
            <w:r w:rsidR="00064CF6">
              <w:rPr>
                <w:noProof/>
                <w:webHidden/>
              </w:rPr>
              <w:instrText xml:space="preserve"> PAGEREF _Toc49046627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56EF84D0" w14:textId="77777777" w:rsidR="00064CF6" w:rsidRDefault="00E649B7">
          <w:pPr>
            <w:pStyle w:val="TM3"/>
            <w:tabs>
              <w:tab w:val="left" w:pos="1200"/>
              <w:tab w:val="right" w:leader="dot" w:pos="9063"/>
            </w:tabs>
            <w:rPr>
              <w:rFonts w:cstheme="minorBidi"/>
              <w:i w:val="0"/>
              <w:iCs w:val="0"/>
              <w:noProof/>
              <w:sz w:val="22"/>
              <w:szCs w:val="22"/>
            </w:rPr>
          </w:pPr>
          <w:hyperlink w:anchor="_Toc490466271" w:history="1">
            <w:r w:rsidR="00064CF6" w:rsidRPr="00237C6E">
              <w:rPr>
                <w:rStyle w:val="Lienhypertexte"/>
                <w:noProof/>
              </w:rPr>
              <w:t>I. 5.</w:t>
            </w:r>
            <w:r w:rsidR="00064CF6">
              <w:rPr>
                <w:rFonts w:cstheme="minorBidi"/>
                <w:i w:val="0"/>
                <w:iCs w:val="0"/>
                <w:noProof/>
                <w:sz w:val="22"/>
                <w:szCs w:val="22"/>
              </w:rPr>
              <w:tab/>
            </w:r>
            <w:r w:rsidR="00064CF6" w:rsidRPr="00237C6E">
              <w:rPr>
                <w:rStyle w:val="Lienhypertexte"/>
                <w:noProof/>
              </w:rPr>
              <w:t>Why do we forget our dreams?</w:t>
            </w:r>
            <w:r w:rsidR="00064CF6">
              <w:rPr>
                <w:noProof/>
                <w:webHidden/>
              </w:rPr>
              <w:tab/>
            </w:r>
            <w:r w:rsidR="00064CF6">
              <w:rPr>
                <w:noProof/>
                <w:webHidden/>
              </w:rPr>
              <w:fldChar w:fldCharType="begin"/>
            </w:r>
            <w:r w:rsidR="00064CF6">
              <w:rPr>
                <w:noProof/>
                <w:webHidden/>
              </w:rPr>
              <w:instrText xml:space="preserve"> PAGEREF _Toc49046627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DC70CF5" w14:textId="77777777" w:rsidR="00064CF6" w:rsidRDefault="00E649B7">
          <w:pPr>
            <w:pStyle w:val="TM4"/>
            <w:tabs>
              <w:tab w:val="left" w:pos="1440"/>
              <w:tab w:val="right" w:leader="dot" w:pos="9063"/>
            </w:tabs>
            <w:rPr>
              <w:rFonts w:cstheme="minorBidi"/>
              <w:noProof/>
              <w:sz w:val="22"/>
              <w:szCs w:val="22"/>
            </w:rPr>
          </w:pPr>
          <w:hyperlink w:anchor="_Toc490466272" w:history="1">
            <w:r w:rsidR="00064CF6" w:rsidRPr="00237C6E">
              <w:rPr>
                <w:rStyle w:val="Lienhypertexte"/>
                <w:noProof/>
              </w:rPr>
              <w:t>I. 5. A.</w:t>
            </w:r>
            <w:r w:rsidR="00064CF6">
              <w:rPr>
                <w:rFonts w:cstheme="minorBidi"/>
                <w:noProof/>
                <w:sz w:val="22"/>
                <w:szCs w:val="22"/>
              </w:rPr>
              <w:tab/>
            </w:r>
            <w:r w:rsidR="00064CF6" w:rsidRPr="00237C6E">
              <w:rPr>
                <w:rStyle w:val="Lienhypertexte"/>
                <w:noProof/>
              </w:rPr>
              <w:t>Psychanalysis</w:t>
            </w:r>
            <w:r w:rsidR="00064CF6">
              <w:rPr>
                <w:noProof/>
                <w:webHidden/>
              </w:rPr>
              <w:tab/>
            </w:r>
            <w:r w:rsidR="00064CF6">
              <w:rPr>
                <w:noProof/>
                <w:webHidden/>
              </w:rPr>
              <w:fldChar w:fldCharType="begin"/>
            </w:r>
            <w:r w:rsidR="00064CF6">
              <w:rPr>
                <w:noProof/>
                <w:webHidden/>
              </w:rPr>
              <w:instrText xml:space="preserve"> PAGEREF _Toc490466272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1848F457" w14:textId="77777777" w:rsidR="00064CF6" w:rsidRDefault="00E649B7">
          <w:pPr>
            <w:pStyle w:val="TM4"/>
            <w:tabs>
              <w:tab w:val="left" w:pos="1440"/>
              <w:tab w:val="right" w:leader="dot" w:pos="9063"/>
            </w:tabs>
            <w:rPr>
              <w:rFonts w:cstheme="minorBidi"/>
              <w:noProof/>
              <w:sz w:val="22"/>
              <w:szCs w:val="22"/>
            </w:rPr>
          </w:pPr>
          <w:hyperlink w:anchor="_Toc490466273" w:history="1">
            <w:r w:rsidR="00064CF6" w:rsidRPr="00237C6E">
              <w:rPr>
                <w:rStyle w:val="Lienhypertexte"/>
                <w:noProof/>
              </w:rPr>
              <w:t>I. 5. B.</w:t>
            </w:r>
            <w:r w:rsidR="00064CF6">
              <w:rPr>
                <w:rFonts w:cstheme="minorBidi"/>
                <w:noProof/>
                <w:sz w:val="22"/>
                <w:szCs w:val="22"/>
              </w:rPr>
              <w:tab/>
            </w:r>
            <w:r w:rsidR="00064CF6" w:rsidRPr="00237C6E">
              <w:rPr>
                <w:rStyle w:val="Lienhypertexte"/>
                <w:noProof/>
              </w:rPr>
              <w:t>The state-shift hypothesis</w:t>
            </w:r>
            <w:r w:rsidR="00064CF6">
              <w:rPr>
                <w:noProof/>
                <w:webHidden/>
              </w:rPr>
              <w:tab/>
            </w:r>
            <w:r w:rsidR="00064CF6">
              <w:rPr>
                <w:noProof/>
                <w:webHidden/>
              </w:rPr>
              <w:fldChar w:fldCharType="begin"/>
            </w:r>
            <w:r w:rsidR="00064CF6">
              <w:rPr>
                <w:noProof/>
                <w:webHidden/>
              </w:rPr>
              <w:instrText xml:space="preserve"> PAGEREF _Toc490466273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D25F35" w14:textId="77777777" w:rsidR="00064CF6" w:rsidRDefault="00E649B7">
          <w:pPr>
            <w:pStyle w:val="TM4"/>
            <w:tabs>
              <w:tab w:val="left" w:pos="1440"/>
              <w:tab w:val="right" w:leader="dot" w:pos="9063"/>
            </w:tabs>
            <w:rPr>
              <w:rFonts w:cstheme="minorBidi"/>
              <w:noProof/>
              <w:sz w:val="22"/>
              <w:szCs w:val="22"/>
            </w:rPr>
          </w:pPr>
          <w:hyperlink w:anchor="_Toc490466274" w:history="1">
            <w:r w:rsidR="00064CF6" w:rsidRPr="00237C6E">
              <w:rPr>
                <w:rStyle w:val="Lienhypertexte"/>
                <w:noProof/>
              </w:rPr>
              <w:t>I. 5. C.</w:t>
            </w:r>
            <w:r w:rsidR="00064CF6">
              <w:rPr>
                <w:rFonts w:cstheme="minorBidi"/>
                <w:noProof/>
                <w:sz w:val="22"/>
                <w:szCs w:val="22"/>
              </w:rPr>
              <w:tab/>
            </w:r>
            <w:r w:rsidR="00064CF6" w:rsidRPr="00237C6E">
              <w:rPr>
                <w:rStyle w:val="Lienhypertexte"/>
                <w:noProof/>
              </w:rPr>
              <w:t>Sleep inertia?</w:t>
            </w:r>
            <w:r w:rsidR="00064CF6">
              <w:rPr>
                <w:noProof/>
                <w:webHidden/>
              </w:rPr>
              <w:tab/>
            </w:r>
            <w:r w:rsidR="00064CF6">
              <w:rPr>
                <w:noProof/>
                <w:webHidden/>
              </w:rPr>
              <w:fldChar w:fldCharType="begin"/>
            </w:r>
            <w:r w:rsidR="00064CF6">
              <w:rPr>
                <w:noProof/>
                <w:webHidden/>
              </w:rPr>
              <w:instrText xml:space="preserve"> PAGEREF _Toc490466274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E9B5789" w14:textId="77777777" w:rsidR="00064CF6" w:rsidRDefault="00E649B7">
          <w:pPr>
            <w:pStyle w:val="TM3"/>
            <w:tabs>
              <w:tab w:val="left" w:pos="1200"/>
              <w:tab w:val="right" w:leader="dot" w:pos="9063"/>
            </w:tabs>
            <w:rPr>
              <w:rFonts w:cstheme="minorBidi"/>
              <w:i w:val="0"/>
              <w:iCs w:val="0"/>
              <w:noProof/>
              <w:sz w:val="22"/>
              <w:szCs w:val="22"/>
            </w:rPr>
          </w:pPr>
          <w:hyperlink w:anchor="_Toc490466275" w:history="1">
            <w:r w:rsidR="00064CF6" w:rsidRPr="00237C6E">
              <w:rPr>
                <w:rStyle w:val="Lienhypertexte"/>
                <w:noProof/>
              </w:rPr>
              <w:t>I. 6.</w:t>
            </w:r>
            <w:r w:rsidR="00064CF6">
              <w:rPr>
                <w:rFonts w:cstheme="minorBidi"/>
                <w:i w:val="0"/>
                <w:iCs w:val="0"/>
                <w:noProof/>
                <w:sz w:val="22"/>
                <w:szCs w:val="22"/>
              </w:rPr>
              <w:tab/>
            </w:r>
            <w:r w:rsidR="00064CF6" w:rsidRPr="00237C6E">
              <w:rPr>
                <w:rStyle w:val="Lienhypertexte"/>
                <w:noProof/>
              </w:rPr>
              <w:t>Dream recall frequency</w:t>
            </w:r>
            <w:r w:rsidR="00064CF6">
              <w:rPr>
                <w:noProof/>
                <w:webHidden/>
              </w:rPr>
              <w:tab/>
            </w:r>
            <w:r w:rsidR="00064CF6">
              <w:rPr>
                <w:noProof/>
                <w:webHidden/>
              </w:rPr>
              <w:fldChar w:fldCharType="begin"/>
            </w:r>
            <w:r w:rsidR="00064CF6">
              <w:rPr>
                <w:noProof/>
                <w:webHidden/>
              </w:rPr>
              <w:instrText xml:space="preserve"> PAGEREF _Toc490466275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6879F018" w14:textId="77777777" w:rsidR="00064CF6" w:rsidRDefault="00E649B7">
          <w:pPr>
            <w:pStyle w:val="TM4"/>
            <w:tabs>
              <w:tab w:val="left" w:pos="1440"/>
              <w:tab w:val="right" w:leader="dot" w:pos="9063"/>
            </w:tabs>
            <w:rPr>
              <w:rFonts w:cstheme="minorBidi"/>
              <w:noProof/>
              <w:sz w:val="22"/>
              <w:szCs w:val="22"/>
            </w:rPr>
          </w:pPr>
          <w:hyperlink w:anchor="_Toc490466276" w:history="1">
            <w:r w:rsidR="00064CF6" w:rsidRPr="00237C6E">
              <w:rPr>
                <w:rStyle w:val="Lienhypertexte"/>
                <w:noProof/>
              </w:rPr>
              <w:t>I. 6. A.</w:t>
            </w:r>
            <w:r w:rsidR="00064CF6">
              <w:rPr>
                <w:rFonts w:cstheme="minorBidi"/>
                <w:noProof/>
                <w:sz w:val="22"/>
                <w:szCs w:val="22"/>
              </w:rPr>
              <w:tab/>
            </w:r>
            <w:r w:rsidR="00064CF6" w:rsidRPr="00237C6E">
              <w:rPr>
                <w:rStyle w:val="Lienhypertexte"/>
                <w:noProof/>
              </w:rPr>
              <w:t>Intra-individuals variability</w:t>
            </w:r>
            <w:r w:rsidR="00064CF6">
              <w:rPr>
                <w:noProof/>
                <w:webHidden/>
              </w:rPr>
              <w:tab/>
            </w:r>
            <w:r w:rsidR="00064CF6">
              <w:rPr>
                <w:noProof/>
                <w:webHidden/>
              </w:rPr>
              <w:fldChar w:fldCharType="begin"/>
            </w:r>
            <w:r w:rsidR="00064CF6">
              <w:rPr>
                <w:noProof/>
                <w:webHidden/>
              </w:rPr>
              <w:instrText xml:space="preserve"> PAGEREF _Toc490466276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8FCB3F1" w14:textId="77777777" w:rsidR="00064CF6" w:rsidRDefault="00E649B7">
          <w:pPr>
            <w:pStyle w:val="TM4"/>
            <w:tabs>
              <w:tab w:val="left" w:pos="1440"/>
              <w:tab w:val="right" w:leader="dot" w:pos="9063"/>
            </w:tabs>
            <w:rPr>
              <w:rFonts w:cstheme="minorBidi"/>
              <w:noProof/>
              <w:sz w:val="22"/>
              <w:szCs w:val="22"/>
            </w:rPr>
          </w:pPr>
          <w:hyperlink w:anchor="_Toc490466277" w:history="1">
            <w:r w:rsidR="00064CF6" w:rsidRPr="00237C6E">
              <w:rPr>
                <w:rStyle w:val="Lienhypertexte"/>
                <w:noProof/>
              </w:rPr>
              <w:t>I. 6. B.</w:t>
            </w:r>
            <w:r w:rsidR="00064CF6">
              <w:rPr>
                <w:rFonts w:cstheme="minorBidi"/>
                <w:noProof/>
                <w:sz w:val="22"/>
                <w:szCs w:val="22"/>
              </w:rPr>
              <w:tab/>
            </w:r>
            <w:r w:rsidR="00064CF6" w:rsidRPr="00237C6E">
              <w:rPr>
                <w:rStyle w:val="Lienhypertexte"/>
                <w:noProof/>
              </w:rPr>
              <w:t>Inter-individuals variability</w:t>
            </w:r>
            <w:r w:rsidR="00064CF6">
              <w:rPr>
                <w:noProof/>
                <w:webHidden/>
              </w:rPr>
              <w:tab/>
            </w:r>
            <w:r w:rsidR="00064CF6">
              <w:rPr>
                <w:noProof/>
                <w:webHidden/>
              </w:rPr>
              <w:fldChar w:fldCharType="begin"/>
            </w:r>
            <w:r w:rsidR="00064CF6">
              <w:rPr>
                <w:noProof/>
                <w:webHidden/>
              </w:rPr>
              <w:instrText xml:space="preserve"> PAGEREF _Toc490466277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18FFB9F" w14:textId="77777777" w:rsidR="00064CF6" w:rsidRDefault="00E649B7">
          <w:pPr>
            <w:pStyle w:val="TM3"/>
            <w:tabs>
              <w:tab w:val="left" w:pos="1200"/>
              <w:tab w:val="right" w:leader="dot" w:pos="9063"/>
            </w:tabs>
            <w:rPr>
              <w:rFonts w:cstheme="minorBidi"/>
              <w:i w:val="0"/>
              <w:iCs w:val="0"/>
              <w:noProof/>
              <w:sz w:val="22"/>
              <w:szCs w:val="22"/>
            </w:rPr>
          </w:pPr>
          <w:hyperlink w:anchor="_Toc490466278" w:history="1">
            <w:r w:rsidR="00064CF6" w:rsidRPr="00237C6E">
              <w:rPr>
                <w:rStyle w:val="Lienhypertexte"/>
                <w:noProof/>
              </w:rPr>
              <w:t>I. 7.</w:t>
            </w:r>
            <w:r w:rsidR="00064CF6">
              <w:rPr>
                <w:rFonts w:cstheme="minorBidi"/>
                <w:i w:val="0"/>
                <w:iCs w:val="0"/>
                <w:noProof/>
                <w:sz w:val="22"/>
                <w:szCs w:val="22"/>
              </w:rPr>
              <w:tab/>
            </w:r>
            <w:r w:rsidR="00064CF6" w:rsidRPr="00237C6E">
              <w:rPr>
                <w:rStyle w:val="Lienhypertexte"/>
                <w:noProof/>
              </w:rPr>
              <w:t>Parameters correlated with DRF</w:t>
            </w:r>
            <w:r w:rsidR="00064CF6">
              <w:rPr>
                <w:noProof/>
                <w:webHidden/>
              </w:rPr>
              <w:tab/>
            </w:r>
            <w:r w:rsidR="00064CF6">
              <w:rPr>
                <w:noProof/>
                <w:webHidden/>
              </w:rPr>
              <w:fldChar w:fldCharType="begin"/>
            </w:r>
            <w:r w:rsidR="00064CF6">
              <w:rPr>
                <w:noProof/>
                <w:webHidden/>
              </w:rPr>
              <w:instrText xml:space="preserve"> PAGEREF _Toc490466278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BB4B8CA" w14:textId="77777777" w:rsidR="00064CF6" w:rsidRDefault="00E649B7">
          <w:pPr>
            <w:pStyle w:val="TM4"/>
            <w:tabs>
              <w:tab w:val="left" w:pos="1440"/>
              <w:tab w:val="right" w:leader="dot" w:pos="9063"/>
            </w:tabs>
            <w:rPr>
              <w:rFonts w:cstheme="minorBidi"/>
              <w:noProof/>
              <w:sz w:val="22"/>
              <w:szCs w:val="22"/>
            </w:rPr>
          </w:pPr>
          <w:hyperlink w:anchor="_Toc490466279" w:history="1">
            <w:r w:rsidR="00064CF6" w:rsidRPr="00237C6E">
              <w:rPr>
                <w:rStyle w:val="Lienhypertexte"/>
                <w:noProof/>
              </w:rPr>
              <w:t>I. 7. A.</w:t>
            </w:r>
            <w:r w:rsidR="00064CF6">
              <w:rPr>
                <w:rFonts w:cstheme="minorBidi"/>
                <w:noProof/>
                <w:sz w:val="22"/>
                <w:szCs w:val="22"/>
              </w:rPr>
              <w:tab/>
            </w:r>
            <w:r w:rsidR="00064CF6" w:rsidRPr="00237C6E">
              <w:rPr>
                <w:rStyle w:val="Lienhypertexte"/>
                <w:noProof/>
              </w:rPr>
              <w:t>Psychological factors</w:t>
            </w:r>
            <w:r w:rsidR="00064CF6">
              <w:rPr>
                <w:noProof/>
                <w:webHidden/>
              </w:rPr>
              <w:tab/>
            </w:r>
            <w:r w:rsidR="00064CF6">
              <w:rPr>
                <w:noProof/>
                <w:webHidden/>
              </w:rPr>
              <w:fldChar w:fldCharType="begin"/>
            </w:r>
            <w:r w:rsidR="00064CF6">
              <w:rPr>
                <w:noProof/>
                <w:webHidden/>
              </w:rPr>
              <w:instrText xml:space="preserve"> PAGEREF _Toc490466279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F21CF70" w14:textId="77777777" w:rsidR="00064CF6" w:rsidRDefault="00E649B7">
          <w:pPr>
            <w:pStyle w:val="TM4"/>
            <w:tabs>
              <w:tab w:val="left" w:pos="1440"/>
              <w:tab w:val="right" w:leader="dot" w:pos="9063"/>
            </w:tabs>
            <w:rPr>
              <w:rFonts w:cstheme="minorBidi"/>
              <w:noProof/>
              <w:sz w:val="22"/>
              <w:szCs w:val="22"/>
            </w:rPr>
          </w:pPr>
          <w:hyperlink w:anchor="_Toc490466280" w:history="1">
            <w:r w:rsidR="00064CF6" w:rsidRPr="00237C6E">
              <w:rPr>
                <w:rStyle w:val="Lienhypertexte"/>
                <w:noProof/>
              </w:rPr>
              <w:t>I. 7. B.</w:t>
            </w:r>
            <w:r w:rsidR="00064CF6">
              <w:rPr>
                <w:rFonts w:cstheme="minorBidi"/>
                <w:noProof/>
                <w:sz w:val="22"/>
                <w:szCs w:val="22"/>
              </w:rPr>
              <w:tab/>
            </w:r>
            <w:r w:rsidR="00064CF6" w:rsidRPr="00237C6E">
              <w:rPr>
                <w:rStyle w:val="Lienhypertexte"/>
                <w:noProof/>
              </w:rPr>
              <w:t>Physiological parameters</w:t>
            </w:r>
            <w:r w:rsidR="00064CF6">
              <w:rPr>
                <w:noProof/>
                <w:webHidden/>
              </w:rPr>
              <w:tab/>
            </w:r>
            <w:r w:rsidR="00064CF6">
              <w:rPr>
                <w:noProof/>
                <w:webHidden/>
              </w:rPr>
              <w:fldChar w:fldCharType="begin"/>
            </w:r>
            <w:r w:rsidR="00064CF6">
              <w:rPr>
                <w:noProof/>
                <w:webHidden/>
              </w:rPr>
              <w:instrText xml:space="preserve"> PAGEREF _Toc49046628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F1FC78E" w14:textId="77777777" w:rsidR="00064CF6" w:rsidRDefault="00E649B7">
          <w:pPr>
            <w:pStyle w:val="TM4"/>
            <w:tabs>
              <w:tab w:val="left" w:pos="1440"/>
              <w:tab w:val="right" w:leader="dot" w:pos="9063"/>
            </w:tabs>
            <w:rPr>
              <w:rFonts w:cstheme="minorBidi"/>
              <w:noProof/>
              <w:sz w:val="22"/>
              <w:szCs w:val="22"/>
            </w:rPr>
          </w:pPr>
          <w:hyperlink w:anchor="_Toc490466281" w:history="1">
            <w:r w:rsidR="00064CF6" w:rsidRPr="00237C6E">
              <w:rPr>
                <w:rStyle w:val="Lienhypertexte"/>
                <w:noProof/>
              </w:rPr>
              <w:t>I. 7. C.</w:t>
            </w:r>
            <w:r w:rsidR="00064CF6">
              <w:rPr>
                <w:rFonts w:cstheme="minorBidi"/>
                <w:noProof/>
                <w:sz w:val="22"/>
                <w:szCs w:val="22"/>
              </w:rPr>
              <w:tab/>
            </w:r>
            <w:r w:rsidR="00064CF6" w:rsidRPr="00237C6E">
              <w:rPr>
                <w:rStyle w:val="Lienhypertexte"/>
                <w:noProof/>
              </w:rPr>
              <w:t>Sleep parameters</w:t>
            </w:r>
            <w:r w:rsidR="00064CF6">
              <w:rPr>
                <w:noProof/>
                <w:webHidden/>
              </w:rPr>
              <w:tab/>
            </w:r>
            <w:r w:rsidR="00064CF6">
              <w:rPr>
                <w:noProof/>
                <w:webHidden/>
              </w:rPr>
              <w:fldChar w:fldCharType="begin"/>
            </w:r>
            <w:r w:rsidR="00064CF6">
              <w:rPr>
                <w:noProof/>
                <w:webHidden/>
              </w:rPr>
              <w:instrText xml:space="preserve"> PAGEREF _Toc49046628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3755D6" w14:textId="77777777" w:rsidR="00064CF6" w:rsidRDefault="00E649B7">
          <w:pPr>
            <w:pStyle w:val="TM3"/>
            <w:tabs>
              <w:tab w:val="left" w:pos="1200"/>
              <w:tab w:val="right" w:leader="dot" w:pos="9063"/>
            </w:tabs>
            <w:rPr>
              <w:rFonts w:cstheme="minorBidi"/>
              <w:i w:val="0"/>
              <w:iCs w:val="0"/>
              <w:noProof/>
              <w:sz w:val="22"/>
              <w:szCs w:val="22"/>
            </w:rPr>
          </w:pPr>
          <w:hyperlink w:anchor="_Toc490466282" w:history="1">
            <w:r w:rsidR="00064CF6" w:rsidRPr="00237C6E">
              <w:rPr>
                <w:rStyle w:val="Lienhypertexte"/>
                <w:noProof/>
              </w:rPr>
              <w:t>I. 8.</w:t>
            </w:r>
            <w:r w:rsidR="00064CF6">
              <w:rPr>
                <w:rFonts w:cstheme="minorBidi"/>
                <w:i w:val="0"/>
                <w:iCs w:val="0"/>
                <w:noProof/>
                <w:sz w:val="22"/>
                <w:szCs w:val="22"/>
              </w:rPr>
              <w:tab/>
            </w:r>
            <w:r w:rsidR="00064CF6" w:rsidRPr="00237C6E">
              <w:rPr>
                <w:rStyle w:val="Lienhypertexte"/>
                <w:noProof/>
              </w:rPr>
              <w:t>Brain activity associated with a high or low DRF</w:t>
            </w:r>
            <w:r w:rsidR="00064CF6">
              <w:rPr>
                <w:noProof/>
                <w:webHidden/>
              </w:rPr>
              <w:tab/>
            </w:r>
            <w:r w:rsidR="00064CF6">
              <w:rPr>
                <w:noProof/>
                <w:webHidden/>
              </w:rPr>
              <w:fldChar w:fldCharType="begin"/>
            </w:r>
            <w:r w:rsidR="00064CF6">
              <w:rPr>
                <w:noProof/>
                <w:webHidden/>
              </w:rPr>
              <w:instrText xml:space="preserve"> PAGEREF _Toc490466282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2E4BA3A" w14:textId="77777777" w:rsidR="00064CF6" w:rsidRDefault="00E649B7">
          <w:pPr>
            <w:pStyle w:val="TM4"/>
            <w:tabs>
              <w:tab w:val="left" w:pos="1440"/>
              <w:tab w:val="right" w:leader="dot" w:pos="9063"/>
            </w:tabs>
            <w:rPr>
              <w:rFonts w:cstheme="minorBidi"/>
              <w:noProof/>
              <w:sz w:val="22"/>
              <w:szCs w:val="22"/>
            </w:rPr>
          </w:pPr>
          <w:hyperlink w:anchor="_Toc490466283" w:history="1">
            <w:r w:rsidR="00064CF6" w:rsidRPr="00237C6E">
              <w:rPr>
                <w:rStyle w:val="Lienhypertexte"/>
                <w:noProof/>
              </w:rPr>
              <w:t>I. 8. A.</w:t>
            </w:r>
            <w:r w:rsidR="00064CF6">
              <w:rPr>
                <w:rFonts w:cstheme="minorBidi"/>
                <w:noProof/>
                <w:sz w:val="22"/>
                <w:szCs w:val="22"/>
              </w:rPr>
              <w:tab/>
            </w:r>
            <w:r w:rsidR="00064CF6" w:rsidRPr="00237C6E">
              <w:rPr>
                <w:rStyle w:val="Lienhypertexte"/>
                <w:noProof/>
              </w:rPr>
              <w:t>EEG studies</w:t>
            </w:r>
            <w:r w:rsidR="00064CF6">
              <w:rPr>
                <w:noProof/>
                <w:webHidden/>
              </w:rPr>
              <w:tab/>
            </w:r>
            <w:r w:rsidR="00064CF6">
              <w:rPr>
                <w:noProof/>
                <w:webHidden/>
              </w:rPr>
              <w:fldChar w:fldCharType="begin"/>
            </w:r>
            <w:r w:rsidR="00064CF6">
              <w:rPr>
                <w:noProof/>
                <w:webHidden/>
              </w:rPr>
              <w:instrText xml:space="preserve"> PAGEREF _Toc490466283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BC9017D" w14:textId="77777777" w:rsidR="00064CF6" w:rsidRDefault="00E649B7">
          <w:pPr>
            <w:pStyle w:val="TM4"/>
            <w:tabs>
              <w:tab w:val="left" w:pos="1440"/>
              <w:tab w:val="right" w:leader="dot" w:pos="9063"/>
            </w:tabs>
            <w:rPr>
              <w:rFonts w:cstheme="minorBidi"/>
              <w:noProof/>
              <w:sz w:val="22"/>
              <w:szCs w:val="22"/>
            </w:rPr>
          </w:pPr>
          <w:hyperlink w:anchor="_Toc490466284" w:history="1">
            <w:r w:rsidR="00064CF6" w:rsidRPr="00237C6E">
              <w:rPr>
                <w:rStyle w:val="Lienhypertexte"/>
                <w:noProof/>
              </w:rPr>
              <w:t>I. 8. B.</w:t>
            </w:r>
            <w:r w:rsidR="00064CF6">
              <w:rPr>
                <w:rFonts w:cstheme="minorBidi"/>
                <w:noProof/>
                <w:sz w:val="22"/>
                <w:szCs w:val="22"/>
              </w:rPr>
              <w:tab/>
            </w:r>
            <w:r w:rsidR="00064CF6" w:rsidRPr="00237C6E">
              <w:rPr>
                <w:rStyle w:val="Lienhypertexte"/>
                <w:noProof/>
              </w:rPr>
              <w:t>PET study</w:t>
            </w:r>
            <w:r w:rsidR="00064CF6">
              <w:rPr>
                <w:noProof/>
                <w:webHidden/>
              </w:rPr>
              <w:tab/>
            </w:r>
            <w:r w:rsidR="00064CF6">
              <w:rPr>
                <w:noProof/>
                <w:webHidden/>
              </w:rPr>
              <w:fldChar w:fldCharType="begin"/>
            </w:r>
            <w:r w:rsidR="00064CF6">
              <w:rPr>
                <w:noProof/>
                <w:webHidden/>
              </w:rPr>
              <w:instrText xml:space="preserve"> PAGEREF _Toc490466284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94AD7A8" w14:textId="77777777" w:rsidR="00064CF6" w:rsidRDefault="00E649B7">
          <w:pPr>
            <w:pStyle w:val="TM4"/>
            <w:tabs>
              <w:tab w:val="left" w:pos="1440"/>
              <w:tab w:val="right" w:leader="dot" w:pos="9063"/>
            </w:tabs>
            <w:rPr>
              <w:rFonts w:cstheme="minorBidi"/>
              <w:noProof/>
              <w:sz w:val="22"/>
              <w:szCs w:val="22"/>
            </w:rPr>
          </w:pPr>
          <w:hyperlink w:anchor="_Toc490466285" w:history="1">
            <w:r w:rsidR="00064CF6" w:rsidRPr="00237C6E">
              <w:rPr>
                <w:rStyle w:val="Lienhypertexte"/>
                <w:noProof/>
              </w:rPr>
              <w:t>I. 8. C.</w:t>
            </w:r>
            <w:r w:rsidR="00064CF6">
              <w:rPr>
                <w:rFonts w:cstheme="minorBidi"/>
                <w:noProof/>
                <w:sz w:val="22"/>
                <w:szCs w:val="22"/>
              </w:rPr>
              <w:tab/>
            </w:r>
            <w:r w:rsidR="00064CF6" w:rsidRPr="00237C6E">
              <w:rPr>
                <w:rStyle w:val="Lienhypertexte"/>
                <w:noProof/>
              </w:rPr>
              <w:t>Summary and future outlook</w:t>
            </w:r>
            <w:r w:rsidR="00064CF6">
              <w:rPr>
                <w:noProof/>
                <w:webHidden/>
              </w:rPr>
              <w:tab/>
            </w:r>
            <w:r w:rsidR="00064CF6">
              <w:rPr>
                <w:noProof/>
                <w:webHidden/>
              </w:rPr>
              <w:fldChar w:fldCharType="begin"/>
            </w:r>
            <w:r w:rsidR="00064CF6">
              <w:rPr>
                <w:noProof/>
                <w:webHidden/>
              </w:rPr>
              <w:instrText xml:space="preserve"> PAGEREF _Toc490466285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73FF7D7" w14:textId="77777777" w:rsidR="00064CF6" w:rsidRDefault="00E649B7">
          <w:pPr>
            <w:pStyle w:val="TM2"/>
            <w:tabs>
              <w:tab w:val="left" w:pos="720"/>
              <w:tab w:val="right" w:leader="dot" w:pos="9063"/>
            </w:tabs>
            <w:rPr>
              <w:rFonts w:cstheme="minorBidi"/>
              <w:smallCaps w:val="0"/>
              <w:noProof/>
              <w:sz w:val="22"/>
              <w:szCs w:val="22"/>
            </w:rPr>
          </w:pPr>
          <w:hyperlink w:anchor="_Toc490466286" w:history="1">
            <w:r w:rsidR="00064CF6" w:rsidRPr="00237C6E">
              <w:rPr>
                <w:rStyle w:val="Lienhypertexte"/>
                <w:noProof/>
              </w:rPr>
              <w:t>III.</w:t>
            </w:r>
            <w:r w:rsidR="00064CF6">
              <w:rPr>
                <w:rFonts w:cstheme="minorBidi"/>
                <w:smallCaps w:val="0"/>
                <w:noProof/>
                <w:sz w:val="22"/>
                <w:szCs w:val="22"/>
              </w:rPr>
              <w:tab/>
            </w:r>
            <w:r w:rsidR="00064CF6" w:rsidRPr="00237C6E">
              <w:rPr>
                <w:rStyle w:val="Lienhypertexte"/>
                <w:noProof/>
              </w:rPr>
              <w:t>Dream content and dream function</w:t>
            </w:r>
            <w:r w:rsidR="00064CF6">
              <w:rPr>
                <w:noProof/>
                <w:webHidden/>
              </w:rPr>
              <w:tab/>
            </w:r>
            <w:r w:rsidR="00064CF6">
              <w:rPr>
                <w:noProof/>
                <w:webHidden/>
              </w:rPr>
              <w:fldChar w:fldCharType="begin"/>
            </w:r>
            <w:r w:rsidR="00064CF6">
              <w:rPr>
                <w:noProof/>
                <w:webHidden/>
              </w:rPr>
              <w:instrText xml:space="preserve"> PAGEREF _Toc490466286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C13A23D" w14:textId="77777777" w:rsidR="00064CF6" w:rsidRDefault="00E649B7">
          <w:pPr>
            <w:pStyle w:val="TM3"/>
            <w:tabs>
              <w:tab w:val="left" w:pos="1200"/>
              <w:tab w:val="right" w:leader="dot" w:pos="9063"/>
            </w:tabs>
            <w:rPr>
              <w:rFonts w:cstheme="minorBidi"/>
              <w:i w:val="0"/>
              <w:iCs w:val="0"/>
              <w:noProof/>
              <w:sz w:val="22"/>
              <w:szCs w:val="22"/>
            </w:rPr>
          </w:pPr>
          <w:hyperlink w:anchor="_Toc490466287" w:history="1">
            <w:r w:rsidR="00064CF6" w:rsidRPr="00237C6E">
              <w:rPr>
                <w:rStyle w:val="Lienhypertexte"/>
                <w:noProof/>
              </w:rPr>
              <w:t>I. 9.</w:t>
            </w:r>
            <w:r w:rsidR="00064CF6">
              <w:rPr>
                <w:rFonts w:cstheme="minorBidi"/>
                <w:i w:val="0"/>
                <w:iCs w:val="0"/>
                <w:noProof/>
                <w:sz w:val="22"/>
                <w:szCs w:val="22"/>
              </w:rPr>
              <w:tab/>
            </w:r>
            <w:r w:rsidR="00064CF6" w:rsidRPr="00237C6E">
              <w:rPr>
                <w:rStyle w:val="Lienhypertexte"/>
                <w:noProof/>
              </w:rPr>
              <w:t>Dream content</w:t>
            </w:r>
            <w:r w:rsidR="00064CF6">
              <w:rPr>
                <w:noProof/>
                <w:webHidden/>
              </w:rPr>
              <w:tab/>
            </w:r>
            <w:r w:rsidR="00064CF6">
              <w:rPr>
                <w:noProof/>
                <w:webHidden/>
              </w:rPr>
              <w:fldChar w:fldCharType="begin"/>
            </w:r>
            <w:r w:rsidR="00064CF6">
              <w:rPr>
                <w:noProof/>
                <w:webHidden/>
              </w:rPr>
              <w:instrText xml:space="preserve"> PAGEREF _Toc490466287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843BB4D" w14:textId="77777777" w:rsidR="00064CF6" w:rsidRDefault="00E649B7">
          <w:pPr>
            <w:pStyle w:val="TM4"/>
            <w:tabs>
              <w:tab w:val="left" w:pos="1440"/>
              <w:tab w:val="right" w:leader="dot" w:pos="9063"/>
            </w:tabs>
            <w:rPr>
              <w:rFonts w:cstheme="minorBidi"/>
              <w:noProof/>
              <w:sz w:val="22"/>
              <w:szCs w:val="22"/>
            </w:rPr>
          </w:pPr>
          <w:hyperlink w:anchor="_Toc490466288" w:history="1">
            <w:r w:rsidR="00064CF6" w:rsidRPr="00237C6E">
              <w:rPr>
                <w:rStyle w:val="Lienhypertexte"/>
                <w:noProof/>
              </w:rPr>
              <w:t>I. 9. A.</w:t>
            </w:r>
            <w:r w:rsidR="00064CF6">
              <w:rPr>
                <w:rFonts w:cstheme="minorBidi"/>
                <w:noProof/>
                <w:sz w:val="22"/>
                <w:szCs w:val="22"/>
              </w:rPr>
              <w:tab/>
            </w:r>
            <w:r w:rsidR="00064CF6" w:rsidRPr="00237C6E">
              <w:rPr>
                <w:rStyle w:val="Lienhypertexte"/>
                <w:noProof/>
              </w:rPr>
              <w:t>Methodology: basic principles of dream content analysis</w:t>
            </w:r>
            <w:r w:rsidR="00064CF6">
              <w:rPr>
                <w:noProof/>
                <w:webHidden/>
              </w:rPr>
              <w:tab/>
            </w:r>
            <w:r w:rsidR="00064CF6">
              <w:rPr>
                <w:noProof/>
                <w:webHidden/>
              </w:rPr>
              <w:fldChar w:fldCharType="begin"/>
            </w:r>
            <w:r w:rsidR="00064CF6">
              <w:rPr>
                <w:noProof/>
                <w:webHidden/>
              </w:rPr>
              <w:instrText xml:space="preserve"> PAGEREF _Toc490466288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9755B35" w14:textId="77777777" w:rsidR="00064CF6" w:rsidRDefault="00E649B7">
          <w:pPr>
            <w:pStyle w:val="TM4"/>
            <w:tabs>
              <w:tab w:val="left" w:pos="1440"/>
              <w:tab w:val="right" w:leader="dot" w:pos="9063"/>
            </w:tabs>
            <w:rPr>
              <w:rFonts w:cstheme="minorBidi"/>
              <w:noProof/>
              <w:sz w:val="22"/>
              <w:szCs w:val="22"/>
            </w:rPr>
          </w:pPr>
          <w:hyperlink w:anchor="_Toc490466289" w:history="1">
            <w:r w:rsidR="00064CF6" w:rsidRPr="00237C6E">
              <w:rPr>
                <w:rStyle w:val="Lienhypertexte"/>
                <w:noProof/>
              </w:rPr>
              <w:t>I. 9. B.</w:t>
            </w:r>
            <w:r w:rsidR="00064CF6">
              <w:rPr>
                <w:rFonts w:cstheme="minorBidi"/>
                <w:noProof/>
                <w:sz w:val="22"/>
                <w:szCs w:val="22"/>
              </w:rPr>
              <w:tab/>
            </w:r>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289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638B8BF" w14:textId="77777777" w:rsidR="00064CF6" w:rsidRDefault="00E649B7">
          <w:pPr>
            <w:pStyle w:val="TM4"/>
            <w:tabs>
              <w:tab w:val="left" w:pos="1440"/>
              <w:tab w:val="right" w:leader="dot" w:pos="9063"/>
            </w:tabs>
            <w:rPr>
              <w:rFonts w:cstheme="minorBidi"/>
              <w:noProof/>
              <w:sz w:val="22"/>
              <w:szCs w:val="22"/>
            </w:rPr>
          </w:pPr>
          <w:hyperlink w:anchor="_Toc490466290" w:history="1">
            <w:r w:rsidR="00064CF6" w:rsidRPr="00237C6E">
              <w:rPr>
                <w:rStyle w:val="Lienhypertexte"/>
                <w:noProof/>
              </w:rPr>
              <w:t>I. 9. C.</w:t>
            </w:r>
            <w:r w:rsidR="00064CF6">
              <w:rPr>
                <w:rFonts w:cstheme="minorBidi"/>
                <w:noProof/>
                <w:sz w:val="22"/>
                <w:szCs w:val="22"/>
              </w:rPr>
              <w:tab/>
            </w:r>
            <w:r w:rsidR="00064CF6" w:rsidRPr="00237C6E">
              <w:rPr>
                <w:rStyle w:val="Lienhypertexte"/>
                <w:noProof/>
              </w:rPr>
              <w:t>The memory sources of dreams</w:t>
            </w:r>
            <w:r w:rsidR="00064CF6">
              <w:rPr>
                <w:noProof/>
                <w:webHidden/>
              </w:rPr>
              <w:tab/>
            </w:r>
            <w:r w:rsidR="00064CF6">
              <w:rPr>
                <w:noProof/>
                <w:webHidden/>
              </w:rPr>
              <w:fldChar w:fldCharType="begin"/>
            </w:r>
            <w:r w:rsidR="00064CF6">
              <w:rPr>
                <w:noProof/>
                <w:webHidden/>
              </w:rPr>
              <w:instrText xml:space="preserve"> PAGEREF _Toc490466290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91475F0" w14:textId="77777777" w:rsidR="00064CF6" w:rsidRDefault="00E649B7">
          <w:pPr>
            <w:pStyle w:val="TM3"/>
            <w:tabs>
              <w:tab w:val="left" w:pos="1200"/>
              <w:tab w:val="right" w:leader="dot" w:pos="9063"/>
            </w:tabs>
            <w:rPr>
              <w:rFonts w:cstheme="minorBidi"/>
              <w:i w:val="0"/>
              <w:iCs w:val="0"/>
              <w:noProof/>
              <w:sz w:val="22"/>
              <w:szCs w:val="22"/>
            </w:rPr>
          </w:pPr>
          <w:hyperlink w:anchor="_Toc490466291" w:history="1">
            <w:r w:rsidR="00064CF6" w:rsidRPr="00237C6E">
              <w:rPr>
                <w:rStyle w:val="Lienhypertexte"/>
                <w:noProof/>
              </w:rPr>
              <w:t>I. 10.</w:t>
            </w:r>
            <w:r w:rsidR="00064CF6">
              <w:rPr>
                <w:rFonts w:cstheme="minorBidi"/>
                <w:i w:val="0"/>
                <w:iCs w:val="0"/>
                <w:noProof/>
                <w:sz w:val="22"/>
                <w:szCs w:val="22"/>
              </w:rPr>
              <w:tab/>
            </w:r>
            <w:r w:rsidR="00064CF6" w:rsidRPr="00237C6E">
              <w:rPr>
                <w:rStyle w:val="Lienhypertexte"/>
                <w:noProof/>
              </w:rPr>
              <w:t>The function(s) of dreams</w:t>
            </w:r>
            <w:r w:rsidR="00064CF6">
              <w:rPr>
                <w:noProof/>
                <w:webHidden/>
              </w:rPr>
              <w:tab/>
            </w:r>
            <w:r w:rsidR="00064CF6">
              <w:rPr>
                <w:noProof/>
                <w:webHidden/>
              </w:rPr>
              <w:fldChar w:fldCharType="begin"/>
            </w:r>
            <w:r w:rsidR="00064CF6">
              <w:rPr>
                <w:noProof/>
                <w:webHidden/>
              </w:rPr>
              <w:instrText xml:space="preserve"> PAGEREF _Toc490466291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20FD7073" w14:textId="77777777" w:rsidR="00064CF6" w:rsidRDefault="00E649B7">
          <w:pPr>
            <w:pStyle w:val="TM4"/>
            <w:tabs>
              <w:tab w:val="left" w:pos="1680"/>
              <w:tab w:val="right" w:leader="dot" w:pos="9063"/>
            </w:tabs>
            <w:rPr>
              <w:rFonts w:cstheme="minorBidi"/>
              <w:noProof/>
              <w:sz w:val="22"/>
              <w:szCs w:val="22"/>
            </w:rPr>
          </w:pPr>
          <w:hyperlink w:anchor="_Toc490466292" w:history="1">
            <w:r w:rsidR="00064CF6" w:rsidRPr="00237C6E">
              <w:rPr>
                <w:rStyle w:val="Lienhypertexte"/>
                <w:noProof/>
              </w:rPr>
              <w:t>I. 10. A.</w:t>
            </w:r>
            <w:r w:rsidR="00064CF6">
              <w:rPr>
                <w:rFonts w:cstheme="minorBidi"/>
                <w:noProof/>
                <w:sz w:val="22"/>
                <w:szCs w:val="22"/>
              </w:rPr>
              <w:tab/>
            </w:r>
            <w:r w:rsidR="00064CF6" w:rsidRPr="00237C6E">
              <w:rPr>
                <w:rStyle w:val="Lienhypertexte"/>
                <w:noProof/>
              </w:rPr>
              <w:t>Historical perspective</w:t>
            </w:r>
            <w:r w:rsidR="00064CF6">
              <w:rPr>
                <w:noProof/>
                <w:webHidden/>
              </w:rPr>
              <w:tab/>
            </w:r>
            <w:r w:rsidR="00064CF6">
              <w:rPr>
                <w:noProof/>
                <w:webHidden/>
              </w:rPr>
              <w:fldChar w:fldCharType="begin"/>
            </w:r>
            <w:r w:rsidR="00064CF6">
              <w:rPr>
                <w:noProof/>
                <w:webHidden/>
              </w:rPr>
              <w:instrText xml:space="preserve"> PAGEREF _Toc490466292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35CFB3C9" w14:textId="77777777" w:rsidR="00064CF6" w:rsidRDefault="00E649B7">
          <w:pPr>
            <w:pStyle w:val="TM4"/>
            <w:tabs>
              <w:tab w:val="left" w:pos="1680"/>
              <w:tab w:val="right" w:leader="dot" w:pos="9063"/>
            </w:tabs>
            <w:rPr>
              <w:rFonts w:cstheme="minorBidi"/>
              <w:noProof/>
              <w:sz w:val="22"/>
              <w:szCs w:val="22"/>
            </w:rPr>
          </w:pPr>
          <w:hyperlink w:anchor="_Toc490466293" w:history="1">
            <w:r w:rsidR="00064CF6" w:rsidRPr="00237C6E">
              <w:rPr>
                <w:rStyle w:val="Lienhypertexte"/>
                <w:noProof/>
              </w:rPr>
              <w:t>I. 10. B.</w:t>
            </w:r>
            <w:r w:rsidR="00064CF6">
              <w:rPr>
                <w:rFonts w:cstheme="minorBidi"/>
                <w:noProof/>
                <w:sz w:val="22"/>
                <w:szCs w:val="22"/>
              </w:rPr>
              <w:tab/>
            </w:r>
            <w:r w:rsidR="00064CF6" w:rsidRPr="00237C6E">
              <w:rPr>
                <w:rStyle w:val="Lienhypertexte"/>
                <w:noProof/>
              </w:rPr>
              <w:t>Emotional regulation</w:t>
            </w:r>
            <w:r w:rsidR="00064CF6">
              <w:rPr>
                <w:noProof/>
                <w:webHidden/>
              </w:rPr>
              <w:tab/>
            </w:r>
            <w:r w:rsidR="00064CF6">
              <w:rPr>
                <w:noProof/>
                <w:webHidden/>
              </w:rPr>
              <w:fldChar w:fldCharType="begin"/>
            </w:r>
            <w:r w:rsidR="00064CF6">
              <w:rPr>
                <w:noProof/>
                <w:webHidden/>
              </w:rPr>
              <w:instrText xml:space="preserve"> PAGEREF _Toc490466293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30EED9" w14:textId="77777777" w:rsidR="00064CF6" w:rsidRDefault="00E649B7">
          <w:pPr>
            <w:pStyle w:val="TM4"/>
            <w:tabs>
              <w:tab w:val="left" w:pos="1680"/>
              <w:tab w:val="right" w:leader="dot" w:pos="9063"/>
            </w:tabs>
            <w:rPr>
              <w:rFonts w:cstheme="minorBidi"/>
              <w:noProof/>
              <w:sz w:val="22"/>
              <w:szCs w:val="22"/>
            </w:rPr>
          </w:pPr>
          <w:hyperlink w:anchor="_Toc490466294" w:history="1">
            <w:r w:rsidR="00064CF6" w:rsidRPr="00237C6E">
              <w:rPr>
                <w:rStyle w:val="Lienhypertexte"/>
                <w:noProof/>
              </w:rPr>
              <w:t>I. 10. C.</w:t>
            </w:r>
            <w:r w:rsidR="00064CF6">
              <w:rPr>
                <w:rFonts w:cstheme="minorBidi"/>
                <w:noProof/>
                <w:sz w:val="22"/>
                <w:szCs w:val="22"/>
              </w:rPr>
              <w:tab/>
            </w:r>
            <w:r w:rsidR="00064CF6" w:rsidRPr="00237C6E">
              <w:rPr>
                <w:rStyle w:val="Lienhypertexte"/>
                <w:noProof/>
              </w:rPr>
              <w:t>Memory processing</w:t>
            </w:r>
            <w:r w:rsidR="00064CF6">
              <w:rPr>
                <w:noProof/>
                <w:webHidden/>
              </w:rPr>
              <w:tab/>
            </w:r>
            <w:r w:rsidR="00064CF6">
              <w:rPr>
                <w:noProof/>
                <w:webHidden/>
              </w:rPr>
              <w:fldChar w:fldCharType="begin"/>
            </w:r>
            <w:r w:rsidR="00064CF6">
              <w:rPr>
                <w:noProof/>
                <w:webHidden/>
              </w:rPr>
              <w:instrText xml:space="preserve"> PAGEREF _Toc490466294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47E9F3" w14:textId="77777777" w:rsidR="00064CF6" w:rsidRDefault="00E649B7">
          <w:pPr>
            <w:pStyle w:val="TM4"/>
            <w:tabs>
              <w:tab w:val="left" w:pos="1680"/>
              <w:tab w:val="right" w:leader="dot" w:pos="9063"/>
            </w:tabs>
            <w:rPr>
              <w:rFonts w:cstheme="minorBidi"/>
              <w:noProof/>
              <w:sz w:val="22"/>
              <w:szCs w:val="22"/>
            </w:rPr>
          </w:pPr>
          <w:hyperlink w:anchor="_Toc490466295" w:history="1">
            <w:r w:rsidR="00064CF6" w:rsidRPr="00237C6E">
              <w:rPr>
                <w:rStyle w:val="Lienhypertexte"/>
                <w:noProof/>
              </w:rPr>
              <w:t>I. 10. D.</w:t>
            </w:r>
            <w:r w:rsidR="00064CF6">
              <w:rPr>
                <w:rFonts w:cstheme="minorBidi"/>
                <w:noProof/>
                <w:sz w:val="22"/>
                <w:szCs w:val="22"/>
              </w:rPr>
              <w:tab/>
            </w:r>
            <w:r w:rsidR="00064CF6" w:rsidRPr="00237C6E">
              <w:rPr>
                <w:rStyle w:val="Lienhypertexte"/>
                <w:noProof/>
              </w:rPr>
              <w:t>Others hypotheses</w:t>
            </w:r>
            <w:r w:rsidR="00064CF6">
              <w:rPr>
                <w:noProof/>
                <w:webHidden/>
              </w:rPr>
              <w:tab/>
            </w:r>
            <w:r w:rsidR="00064CF6">
              <w:rPr>
                <w:noProof/>
                <w:webHidden/>
              </w:rPr>
              <w:fldChar w:fldCharType="begin"/>
            </w:r>
            <w:r w:rsidR="00064CF6">
              <w:rPr>
                <w:noProof/>
                <w:webHidden/>
              </w:rPr>
              <w:instrText xml:space="preserve"> PAGEREF _Toc490466295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DE6F780" w14:textId="77777777" w:rsidR="00064CF6" w:rsidRDefault="00E649B7">
          <w:pPr>
            <w:pStyle w:val="TM2"/>
            <w:tabs>
              <w:tab w:val="left" w:pos="720"/>
              <w:tab w:val="right" w:leader="dot" w:pos="9063"/>
            </w:tabs>
            <w:rPr>
              <w:rFonts w:cstheme="minorBidi"/>
              <w:smallCaps w:val="0"/>
              <w:noProof/>
              <w:sz w:val="22"/>
              <w:szCs w:val="22"/>
            </w:rPr>
          </w:pPr>
          <w:hyperlink w:anchor="_Toc490466296" w:history="1">
            <w:r w:rsidR="00064CF6" w:rsidRPr="00237C6E">
              <w:rPr>
                <w:rStyle w:val="Lienhypertexte"/>
                <w:noProof/>
              </w:rPr>
              <w:t>IV.</w:t>
            </w:r>
            <w:r w:rsidR="00064CF6">
              <w:rPr>
                <w:rFonts w:cstheme="minorBidi"/>
                <w:smallCaps w:val="0"/>
                <w:noProof/>
                <w:sz w:val="22"/>
                <w:szCs w:val="22"/>
              </w:rPr>
              <w:tab/>
            </w:r>
            <w:r w:rsidR="00064CF6" w:rsidRPr="00237C6E">
              <w:rPr>
                <w:rStyle w:val="Lienhypertexte"/>
                <w:noProof/>
              </w:rPr>
              <w:t>Hypothesis and objectives</w:t>
            </w:r>
            <w:r w:rsidR="00064CF6">
              <w:rPr>
                <w:noProof/>
                <w:webHidden/>
              </w:rPr>
              <w:tab/>
            </w:r>
            <w:r w:rsidR="00064CF6">
              <w:rPr>
                <w:noProof/>
                <w:webHidden/>
              </w:rPr>
              <w:fldChar w:fldCharType="begin"/>
            </w:r>
            <w:r w:rsidR="00064CF6">
              <w:rPr>
                <w:noProof/>
                <w:webHidden/>
              </w:rPr>
              <w:instrText xml:space="preserve"> PAGEREF _Toc490466296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0B1DCD0" w14:textId="77777777" w:rsidR="00064CF6" w:rsidRDefault="00E649B7">
          <w:pPr>
            <w:pStyle w:val="TM3"/>
            <w:tabs>
              <w:tab w:val="left" w:pos="1200"/>
              <w:tab w:val="right" w:leader="dot" w:pos="9063"/>
            </w:tabs>
            <w:rPr>
              <w:rFonts w:cstheme="minorBidi"/>
              <w:i w:val="0"/>
              <w:iCs w:val="0"/>
              <w:noProof/>
              <w:sz w:val="22"/>
              <w:szCs w:val="22"/>
            </w:rPr>
          </w:pPr>
          <w:hyperlink w:anchor="_Toc490466297" w:history="1">
            <w:r w:rsidR="00064CF6" w:rsidRPr="00237C6E">
              <w:rPr>
                <w:rStyle w:val="Lienhypertexte"/>
                <w:noProof/>
              </w:rPr>
              <w:t>I. 11.</w:t>
            </w:r>
            <w:r w:rsidR="00064CF6">
              <w:rPr>
                <w:rFonts w:cstheme="minorBidi"/>
                <w:i w:val="0"/>
                <w:iCs w:val="0"/>
                <w:noProof/>
                <w:sz w:val="22"/>
                <w:szCs w:val="22"/>
              </w:rPr>
              <w:tab/>
            </w:r>
            <w:r w:rsidR="00064CF6" w:rsidRPr="00237C6E">
              <w:rPr>
                <w:rStyle w:val="Lienhypertexte"/>
                <w:noProof/>
              </w:rPr>
              <w:t>Unresolved issues</w:t>
            </w:r>
            <w:r w:rsidR="00064CF6">
              <w:rPr>
                <w:noProof/>
                <w:webHidden/>
              </w:rPr>
              <w:tab/>
            </w:r>
            <w:r w:rsidR="00064CF6">
              <w:rPr>
                <w:noProof/>
                <w:webHidden/>
              </w:rPr>
              <w:fldChar w:fldCharType="begin"/>
            </w:r>
            <w:r w:rsidR="00064CF6">
              <w:rPr>
                <w:noProof/>
                <w:webHidden/>
              </w:rPr>
              <w:instrText xml:space="preserve"> PAGEREF _Toc490466297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2710661" w14:textId="77777777" w:rsidR="00064CF6" w:rsidRDefault="00E649B7">
          <w:pPr>
            <w:pStyle w:val="TM4"/>
            <w:tabs>
              <w:tab w:val="left" w:pos="1680"/>
              <w:tab w:val="right" w:leader="dot" w:pos="9063"/>
            </w:tabs>
            <w:rPr>
              <w:rFonts w:cstheme="minorBidi"/>
              <w:noProof/>
              <w:sz w:val="22"/>
              <w:szCs w:val="22"/>
            </w:rPr>
          </w:pPr>
          <w:hyperlink w:anchor="_Toc490466298" w:history="1">
            <w:r w:rsidR="00064CF6" w:rsidRPr="00237C6E">
              <w:rPr>
                <w:rStyle w:val="Lienhypertexte"/>
                <w:noProof/>
              </w:rPr>
              <w:t>I. 11. A.</w:t>
            </w:r>
            <w:r w:rsidR="00064CF6">
              <w:rPr>
                <w:rFonts w:cstheme="minorBidi"/>
                <w:noProof/>
                <w:sz w:val="22"/>
                <w:szCs w:val="22"/>
              </w:rPr>
              <w:tab/>
            </w:r>
            <w:r w:rsidR="00064CF6" w:rsidRPr="00237C6E">
              <w:rPr>
                <w:rStyle w:val="Lienhypertexte"/>
                <w:noProof/>
              </w:rPr>
              <w:t>Differences between HR and LR at awakening</w:t>
            </w:r>
            <w:r w:rsidR="00064CF6">
              <w:rPr>
                <w:noProof/>
                <w:webHidden/>
              </w:rPr>
              <w:tab/>
            </w:r>
            <w:r w:rsidR="00064CF6">
              <w:rPr>
                <w:noProof/>
                <w:webHidden/>
              </w:rPr>
              <w:fldChar w:fldCharType="begin"/>
            </w:r>
            <w:r w:rsidR="00064CF6">
              <w:rPr>
                <w:noProof/>
                <w:webHidden/>
              </w:rPr>
              <w:instrText xml:space="preserve"> PAGEREF _Toc490466298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50EA9E1" w14:textId="77777777" w:rsidR="00064CF6" w:rsidRDefault="00E649B7">
          <w:pPr>
            <w:pStyle w:val="TM4"/>
            <w:tabs>
              <w:tab w:val="left" w:pos="1680"/>
              <w:tab w:val="right" w:leader="dot" w:pos="9063"/>
            </w:tabs>
            <w:rPr>
              <w:rFonts w:cstheme="minorBidi"/>
              <w:noProof/>
              <w:sz w:val="22"/>
              <w:szCs w:val="22"/>
            </w:rPr>
          </w:pPr>
          <w:hyperlink w:anchor="_Toc490466299" w:history="1">
            <w:r w:rsidR="00064CF6" w:rsidRPr="00237C6E">
              <w:rPr>
                <w:rStyle w:val="Lienhypertexte"/>
                <w:noProof/>
              </w:rPr>
              <w:t>I. 11. B.</w:t>
            </w:r>
            <w:r w:rsidR="00064CF6">
              <w:rPr>
                <w:rFonts w:cstheme="minorBidi"/>
                <w:noProof/>
                <w:sz w:val="22"/>
                <w:szCs w:val="22"/>
              </w:rPr>
              <w:tab/>
            </w:r>
            <w:r w:rsidR="00064CF6" w:rsidRPr="00237C6E">
              <w:rPr>
                <w:rStyle w:val="Lienhypertexte"/>
                <w:noProof/>
              </w:rPr>
              <w:t>Differences in the micro-structure of HR and LR</w:t>
            </w:r>
            <w:r w:rsidR="00064CF6">
              <w:rPr>
                <w:noProof/>
                <w:webHidden/>
              </w:rPr>
              <w:tab/>
            </w:r>
            <w:r w:rsidR="00064CF6">
              <w:rPr>
                <w:noProof/>
                <w:webHidden/>
              </w:rPr>
              <w:fldChar w:fldCharType="begin"/>
            </w:r>
            <w:r w:rsidR="00064CF6">
              <w:rPr>
                <w:noProof/>
                <w:webHidden/>
              </w:rPr>
              <w:instrText xml:space="preserve"> PAGEREF _Toc490466299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2E97F322" w14:textId="77777777" w:rsidR="00064CF6" w:rsidRDefault="00E649B7">
          <w:pPr>
            <w:pStyle w:val="TM4"/>
            <w:tabs>
              <w:tab w:val="left" w:pos="1680"/>
              <w:tab w:val="right" w:leader="dot" w:pos="9063"/>
            </w:tabs>
            <w:rPr>
              <w:rFonts w:cstheme="minorBidi"/>
              <w:noProof/>
              <w:sz w:val="22"/>
              <w:szCs w:val="22"/>
            </w:rPr>
          </w:pPr>
          <w:hyperlink w:anchor="_Toc490466300" w:history="1">
            <w:r w:rsidR="00064CF6" w:rsidRPr="00237C6E">
              <w:rPr>
                <w:rStyle w:val="Lienhypertexte"/>
                <w:noProof/>
              </w:rPr>
              <w:t>I. 11. C.</w:t>
            </w:r>
            <w:r w:rsidR="00064CF6">
              <w:rPr>
                <w:rFonts w:cstheme="minorBidi"/>
                <w:noProof/>
                <w:sz w:val="22"/>
                <w:szCs w:val="22"/>
              </w:rPr>
              <w:tab/>
            </w:r>
            <w:r w:rsidR="00064CF6" w:rsidRPr="00237C6E">
              <w:rPr>
                <w:rStyle w:val="Lienhypertexte"/>
                <w:noProof/>
              </w:rPr>
              <w:t>What are the memory sources of dreaming?</w:t>
            </w:r>
            <w:r w:rsidR="00064CF6">
              <w:rPr>
                <w:noProof/>
                <w:webHidden/>
              </w:rPr>
              <w:tab/>
            </w:r>
            <w:r w:rsidR="00064CF6">
              <w:rPr>
                <w:noProof/>
                <w:webHidden/>
              </w:rPr>
              <w:fldChar w:fldCharType="begin"/>
            </w:r>
            <w:r w:rsidR="00064CF6">
              <w:rPr>
                <w:noProof/>
                <w:webHidden/>
              </w:rPr>
              <w:instrText xml:space="preserve"> PAGEREF _Toc490466300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16572364" w14:textId="77777777" w:rsidR="00064CF6" w:rsidRDefault="00E649B7">
          <w:pPr>
            <w:pStyle w:val="TM1"/>
            <w:rPr>
              <w:rFonts w:cstheme="minorBidi"/>
              <w:b w:val="0"/>
              <w:bCs w:val="0"/>
              <w:caps w:val="0"/>
              <w:noProof/>
              <w:sz w:val="22"/>
              <w:szCs w:val="22"/>
            </w:rPr>
          </w:pPr>
          <w:hyperlink w:anchor="_Toc490466301" w:history="1">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301 \h </w:instrText>
            </w:r>
            <w:r w:rsidR="00064CF6">
              <w:rPr>
                <w:noProof/>
                <w:webHidden/>
              </w:rPr>
            </w:r>
            <w:r w:rsidR="00064CF6">
              <w:rPr>
                <w:noProof/>
                <w:webHidden/>
              </w:rPr>
              <w:fldChar w:fldCharType="separate"/>
            </w:r>
            <w:r w:rsidR="00064CF6">
              <w:rPr>
                <w:noProof/>
                <w:webHidden/>
              </w:rPr>
              <w:t>32</w:t>
            </w:r>
            <w:r w:rsidR="00064CF6">
              <w:rPr>
                <w:noProof/>
                <w:webHidden/>
              </w:rPr>
              <w:fldChar w:fldCharType="end"/>
            </w:r>
          </w:hyperlink>
        </w:p>
        <w:p w14:paraId="27F5641C" w14:textId="77777777" w:rsidR="00064CF6" w:rsidRDefault="00E649B7">
          <w:pPr>
            <w:pStyle w:val="TM1"/>
            <w:rPr>
              <w:rFonts w:cstheme="minorBidi"/>
              <w:b w:val="0"/>
              <w:bCs w:val="0"/>
              <w:caps w:val="0"/>
              <w:noProof/>
              <w:sz w:val="22"/>
              <w:szCs w:val="22"/>
            </w:rPr>
          </w:pPr>
          <w:hyperlink w:anchor="_Toc490466302" w:history="1">
            <w:r w:rsidR="00064CF6" w:rsidRPr="00237C6E">
              <w:rPr>
                <w:rStyle w:val="Lienhypertexte"/>
                <w:noProof/>
              </w:rPr>
              <w:t>METHODOLOGICAL DEVELOPMENT</w:t>
            </w:r>
            <w:r w:rsidR="00064CF6">
              <w:rPr>
                <w:noProof/>
                <w:webHidden/>
              </w:rPr>
              <w:tab/>
            </w:r>
            <w:r w:rsidR="00064CF6">
              <w:rPr>
                <w:noProof/>
                <w:webHidden/>
              </w:rPr>
              <w:fldChar w:fldCharType="begin"/>
            </w:r>
            <w:r w:rsidR="00064CF6">
              <w:rPr>
                <w:noProof/>
                <w:webHidden/>
              </w:rPr>
              <w:instrText xml:space="preserve"> PAGEREF _Toc490466302 \h </w:instrText>
            </w:r>
            <w:r w:rsidR="00064CF6">
              <w:rPr>
                <w:noProof/>
                <w:webHidden/>
              </w:rPr>
            </w:r>
            <w:r w:rsidR="00064CF6">
              <w:rPr>
                <w:noProof/>
                <w:webHidden/>
              </w:rPr>
              <w:fldChar w:fldCharType="separate"/>
            </w:r>
            <w:r w:rsidR="00064CF6">
              <w:rPr>
                <w:noProof/>
                <w:webHidden/>
              </w:rPr>
              <w:t>33</w:t>
            </w:r>
            <w:r w:rsidR="00064CF6">
              <w:rPr>
                <w:noProof/>
                <w:webHidden/>
              </w:rPr>
              <w:fldChar w:fldCharType="end"/>
            </w:r>
          </w:hyperlink>
        </w:p>
        <w:p w14:paraId="0C0E432B" w14:textId="77777777" w:rsidR="00064CF6" w:rsidRDefault="00E649B7">
          <w:pPr>
            <w:pStyle w:val="TM1"/>
            <w:rPr>
              <w:rFonts w:cstheme="minorBidi"/>
              <w:b w:val="0"/>
              <w:bCs w:val="0"/>
              <w:caps w:val="0"/>
              <w:noProof/>
              <w:sz w:val="22"/>
              <w:szCs w:val="22"/>
            </w:rPr>
          </w:pPr>
          <w:hyperlink w:anchor="_Toc490466303" w:history="1">
            <w:r w:rsidR="00064CF6" w:rsidRPr="00237C6E">
              <w:rPr>
                <w:rStyle w:val="Lienhypertexte"/>
                <w:noProof/>
              </w:rPr>
              <w:t>GENERAL DISCUSSION</w:t>
            </w:r>
            <w:r w:rsidR="00064CF6">
              <w:rPr>
                <w:noProof/>
                <w:webHidden/>
              </w:rPr>
              <w:tab/>
            </w:r>
            <w:r w:rsidR="00064CF6">
              <w:rPr>
                <w:noProof/>
                <w:webHidden/>
              </w:rPr>
              <w:fldChar w:fldCharType="begin"/>
            </w:r>
            <w:r w:rsidR="00064CF6">
              <w:rPr>
                <w:noProof/>
                <w:webHidden/>
              </w:rPr>
              <w:instrText xml:space="preserve"> PAGEREF _Toc490466303 \h </w:instrText>
            </w:r>
            <w:r w:rsidR="00064CF6">
              <w:rPr>
                <w:noProof/>
                <w:webHidden/>
              </w:rPr>
            </w:r>
            <w:r w:rsidR="00064CF6">
              <w:rPr>
                <w:noProof/>
                <w:webHidden/>
              </w:rPr>
              <w:fldChar w:fldCharType="separate"/>
            </w:r>
            <w:r w:rsidR="00064CF6">
              <w:rPr>
                <w:noProof/>
                <w:webHidden/>
              </w:rPr>
              <w:t>34</w:t>
            </w:r>
            <w:r w:rsidR="00064CF6">
              <w:rPr>
                <w:noProof/>
                <w:webHidden/>
              </w:rPr>
              <w:fldChar w:fldCharType="end"/>
            </w:r>
          </w:hyperlink>
        </w:p>
        <w:p w14:paraId="1A33768E" w14:textId="77777777" w:rsidR="00064CF6" w:rsidRDefault="00E649B7">
          <w:pPr>
            <w:pStyle w:val="TM1"/>
            <w:rPr>
              <w:rFonts w:cstheme="minorBidi"/>
              <w:b w:val="0"/>
              <w:bCs w:val="0"/>
              <w:caps w:val="0"/>
              <w:noProof/>
              <w:sz w:val="22"/>
              <w:szCs w:val="22"/>
            </w:rPr>
          </w:pPr>
          <w:hyperlink w:anchor="_Toc490466304" w:history="1">
            <w:r w:rsidR="00064CF6" w:rsidRPr="00237C6E">
              <w:rPr>
                <w:rStyle w:val="Lienhypertexte"/>
                <w:noProof/>
              </w:rPr>
              <w:t>ANNEXES</w:t>
            </w:r>
            <w:r w:rsidR="00064CF6">
              <w:rPr>
                <w:noProof/>
                <w:webHidden/>
              </w:rPr>
              <w:tab/>
            </w:r>
            <w:r w:rsidR="00064CF6">
              <w:rPr>
                <w:noProof/>
                <w:webHidden/>
              </w:rPr>
              <w:fldChar w:fldCharType="begin"/>
            </w:r>
            <w:r w:rsidR="00064CF6">
              <w:rPr>
                <w:noProof/>
                <w:webHidden/>
              </w:rPr>
              <w:instrText xml:space="preserve"> PAGEREF _Toc490466304 \h </w:instrText>
            </w:r>
            <w:r w:rsidR="00064CF6">
              <w:rPr>
                <w:noProof/>
                <w:webHidden/>
              </w:rPr>
            </w:r>
            <w:r w:rsidR="00064CF6">
              <w:rPr>
                <w:noProof/>
                <w:webHidden/>
              </w:rPr>
              <w:fldChar w:fldCharType="separate"/>
            </w:r>
            <w:r w:rsidR="00064CF6">
              <w:rPr>
                <w:noProof/>
                <w:webHidden/>
              </w:rPr>
              <w:t>35</w:t>
            </w:r>
            <w:r w:rsidR="00064CF6">
              <w:rPr>
                <w:noProof/>
                <w:webHidden/>
              </w:rPr>
              <w:fldChar w:fldCharType="end"/>
            </w:r>
          </w:hyperlink>
        </w:p>
        <w:p w14:paraId="4357E653" w14:textId="77777777" w:rsidR="00064CF6" w:rsidRDefault="00E649B7">
          <w:pPr>
            <w:pStyle w:val="TM1"/>
            <w:rPr>
              <w:rFonts w:cstheme="minorBidi"/>
              <w:b w:val="0"/>
              <w:bCs w:val="0"/>
              <w:caps w:val="0"/>
              <w:noProof/>
              <w:sz w:val="22"/>
              <w:szCs w:val="22"/>
            </w:rPr>
          </w:pPr>
          <w:hyperlink w:anchor="_Toc490466305" w:history="1">
            <w:r w:rsidR="00064CF6" w:rsidRPr="00237C6E">
              <w:rPr>
                <w:rStyle w:val="Lienhypertexte"/>
                <w:noProof/>
              </w:rPr>
              <w:t>REFERENCES</w:t>
            </w:r>
            <w:r w:rsidR="00064CF6">
              <w:rPr>
                <w:noProof/>
                <w:webHidden/>
              </w:rPr>
              <w:tab/>
            </w:r>
            <w:r w:rsidR="00064CF6">
              <w:rPr>
                <w:noProof/>
                <w:webHidden/>
              </w:rPr>
              <w:fldChar w:fldCharType="begin"/>
            </w:r>
            <w:r w:rsidR="00064CF6">
              <w:rPr>
                <w:noProof/>
                <w:webHidden/>
              </w:rPr>
              <w:instrText xml:space="preserve"> PAGEREF _Toc490466305 \h </w:instrText>
            </w:r>
            <w:r w:rsidR="00064CF6">
              <w:rPr>
                <w:noProof/>
                <w:webHidden/>
              </w:rPr>
            </w:r>
            <w:r w:rsidR="00064CF6">
              <w:rPr>
                <w:noProof/>
                <w:webHidden/>
              </w:rPr>
              <w:fldChar w:fldCharType="separate"/>
            </w:r>
            <w:r w:rsidR="00064CF6">
              <w:rPr>
                <w:noProof/>
                <w:webHidden/>
              </w:rPr>
              <w:t>36</w:t>
            </w:r>
            <w:r w:rsidR="00064CF6">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466248"/>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466249"/>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466250"/>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466251"/>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466252"/>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466253"/>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466254"/>
      <w:r>
        <w:t>Dreams</w:t>
      </w:r>
      <w:bookmarkEnd w:id="9"/>
    </w:p>
    <w:p w14:paraId="2E055A61" w14:textId="302E2318" w:rsidR="00471E4D" w:rsidRDefault="002018D2" w:rsidP="00D249CA">
      <w:pPr>
        <w:pStyle w:val="Titre2"/>
      </w:pPr>
      <w:bookmarkStart w:id="10" w:name="_Toc490466255"/>
      <w:r>
        <w:t xml:space="preserve">Modern </w:t>
      </w:r>
      <w:r w:rsidR="00CA6FD3">
        <w:t>d</w:t>
      </w:r>
      <w:r w:rsidR="00112EBE">
        <w:t>efinition</w:t>
      </w:r>
      <w:bookmarkEnd w:id="10"/>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466256"/>
      <w:r>
        <w:rPr>
          <w:rStyle w:val="hvr"/>
        </w:rPr>
        <w:t>Scientific conceptualization</w:t>
      </w:r>
      <w:bookmarkEnd w:id="11"/>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r w:rsidR="00E649B7">
        <w:fldChar w:fldCharType="begin"/>
      </w:r>
      <w:r w:rsidR="00E649B7">
        <w:instrText xml:space="preserve"> SEQ Figure \* ARABIC </w:instrText>
      </w:r>
      <w:r w:rsidR="00E649B7">
        <w:fldChar w:fldCharType="separate"/>
      </w:r>
      <w:r w:rsidR="00671241">
        <w:rPr>
          <w:noProof/>
        </w:rPr>
        <w:t>1</w:t>
      </w:r>
      <w:r w:rsidR="00E649B7">
        <w:rPr>
          <w:noProof/>
        </w:rPr>
        <w:fldChar w:fldCharType="end"/>
      </w:r>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2" w:name="_Toc490466257"/>
      <w:r>
        <w:t>Sleep</w:t>
      </w:r>
      <w:bookmarkEnd w:id="12"/>
    </w:p>
    <w:p w14:paraId="683C3F81" w14:textId="263E8B08" w:rsidR="00963E47" w:rsidRDefault="001B093C" w:rsidP="00D249CA">
      <w:pPr>
        <w:pStyle w:val="Titre2"/>
      </w:pPr>
      <w:bookmarkStart w:id="13" w:name="_Toc490466258"/>
      <w:r>
        <w:t>Definition</w:t>
      </w:r>
      <w:bookmarkEnd w:id="13"/>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466259"/>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466260"/>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r w:rsidR="00E649B7">
        <w:fldChar w:fldCharType="begin"/>
      </w:r>
      <w:r w:rsidR="00E649B7">
        <w:instrText xml:space="preserve"> SEQ Figure \* ARABIC </w:instrText>
      </w:r>
      <w:r w:rsidR="00E649B7">
        <w:fldChar w:fldCharType="separate"/>
      </w:r>
      <w:r w:rsidR="00671241">
        <w:rPr>
          <w:noProof/>
        </w:rPr>
        <w:t>2</w:t>
      </w:r>
      <w:r w:rsidR="00E649B7">
        <w:rPr>
          <w:noProof/>
        </w:rPr>
        <w:fldChar w:fldCharType="end"/>
      </w:r>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466261"/>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466262"/>
      <w:r>
        <w:t>Link between dreaming and sleep stages</w:t>
      </w:r>
      <w:bookmarkEnd w:id="18"/>
    </w:p>
    <w:p w14:paraId="670BADE2" w14:textId="77777777" w:rsidR="004953BB" w:rsidRDefault="004953BB" w:rsidP="00D249CA">
      <w:pPr>
        <w:pStyle w:val="Titre2"/>
      </w:pPr>
      <w:bookmarkStart w:id="19" w:name="_Toc490466263"/>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466264"/>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527B6C98" w14:textId="77777777" w:rsidR="00004054"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w:t>
      </w:r>
      <w:r w:rsidR="004D276A">
        <w:t xml:space="preserve">the white matter of the </w:t>
      </w:r>
      <w:r w:rsidR="00CD6CF1">
        <w:t>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p>
    <w:p w14:paraId="15CAD7DB" w14:textId="77777777" w:rsidR="00004054" w:rsidRDefault="00004054" w:rsidP="00004054">
      <w:pPr>
        <w:keepNext/>
        <w:jc w:val="center"/>
      </w:pPr>
      <w:r>
        <w:rPr>
          <w:noProof/>
        </w:rPr>
        <w:drawing>
          <wp:inline distT="0" distB="0" distL="0" distR="0" wp14:anchorId="555332A8" wp14:editId="544CD620">
            <wp:extent cx="5760244" cy="385235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ro_Lesions.png"/>
                    <pic:cNvPicPr/>
                  </pic:nvPicPr>
                  <pic:blipFill>
                    <a:blip r:embed="rId12">
                      <a:extLst>
                        <a:ext uri="{28A0092B-C50C-407E-A947-70E740481C1C}">
                          <a14:useLocalDpi xmlns:a14="http://schemas.microsoft.com/office/drawing/2010/main" val="0"/>
                        </a:ext>
                      </a:extLst>
                    </a:blip>
                    <a:stretch>
                      <a:fillRect/>
                    </a:stretch>
                  </pic:blipFill>
                  <pic:spPr>
                    <a:xfrm>
                      <a:off x="0" y="0"/>
                      <a:ext cx="5760244" cy="3852353"/>
                    </a:xfrm>
                    <a:prstGeom prst="rect">
                      <a:avLst/>
                    </a:prstGeom>
                  </pic:spPr>
                </pic:pic>
              </a:graphicData>
            </a:graphic>
          </wp:inline>
        </w:drawing>
      </w:r>
    </w:p>
    <w:p w14:paraId="317ED3A5" w14:textId="626E6984" w:rsidR="00D71BC3" w:rsidRPr="00004054" w:rsidRDefault="00004054" w:rsidP="00A15753">
      <w:pPr>
        <w:pStyle w:val="Lgende"/>
        <w:rPr>
          <w:b w:val="0"/>
        </w:rPr>
      </w:pPr>
      <w:r>
        <w:t xml:space="preserve">Figure </w:t>
      </w:r>
      <w:r w:rsidR="00E649B7">
        <w:fldChar w:fldCharType="begin"/>
      </w:r>
      <w:r w:rsidR="00E649B7">
        <w:instrText xml:space="preserve"> SEQ Figure \* ARABIC </w:instrText>
      </w:r>
      <w:r w:rsidR="00E649B7">
        <w:fldChar w:fldCharType="separate"/>
      </w:r>
      <w:r w:rsidR="00671241">
        <w:rPr>
          <w:noProof/>
        </w:rPr>
        <w:t>3</w:t>
      </w:r>
      <w:r w:rsidR="00E649B7">
        <w:rPr>
          <w:noProof/>
        </w:rPr>
        <w:fldChar w:fldCharType="end"/>
      </w:r>
      <w:r>
        <w:t xml:space="preserve">: Lesion maps associated with cessation vs preservation of dreaming. </w:t>
      </w:r>
      <w:r w:rsidRPr="00D97EE2">
        <w:rPr>
          <w:b w:val="0"/>
        </w:rPr>
        <w:t>Top: Global cessation</w:t>
      </w:r>
      <w:r w:rsidR="00D41C88" w:rsidRPr="00D97EE2">
        <w:rPr>
          <w:b w:val="0"/>
        </w:rPr>
        <w:t xml:space="preserve"> of dreaming was</w:t>
      </w:r>
      <w:r w:rsidRPr="00D97EE2">
        <w:rPr>
          <w:b w:val="0"/>
        </w:rPr>
        <w:t xml:space="preserve"> found following parietal lobe lesions (6 cases, inferior lobule and supramarginal gyrus; red), medial frontal lesions (9 cases; blue), and posterior lesions (8 cases; green). </w:t>
      </w:r>
      <w:r w:rsidR="00D41C88" w:rsidRPr="00D97EE2">
        <w:rPr>
          <w:b w:val="0"/>
        </w:rPr>
        <w:t xml:space="preserve">Bottom: Preserved dreaming was found following left hemispheric and frontal convexity lesions (15 cases; </w:t>
      </w:r>
      <w:r w:rsidR="00D97EE2" w:rsidRPr="00D97EE2">
        <w:rPr>
          <w:b w:val="0"/>
        </w:rPr>
        <w:t>green</w:t>
      </w:r>
      <w:r w:rsidR="00D41C88" w:rsidRPr="00D97EE2">
        <w:rPr>
          <w:b w:val="0"/>
        </w:rPr>
        <w:t>)</w:t>
      </w:r>
      <w:r w:rsidR="00D97EE2" w:rsidRPr="00D97EE2">
        <w:rPr>
          <w:b w:val="0"/>
        </w:rPr>
        <w:t>, bifrontal lesions (14 cases; blue), and brainstem lesions (17 cases; red).</w:t>
      </w:r>
      <w:r w:rsidRPr="00D97EE2">
        <w:rPr>
          <w:b w:val="0"/>
        </w:rPr>
        <w:t xml:space="preserve"> Reproduced from </w:t>
      </w:r>
      <w:r w:rsidRPr="00D97EE2">
        <w:rPr>
          <w:b w:val="0"/>
        </w:rPr>
        <w:fldChar w:fldCharType="begin"/>
      </w:r>
      <w:r w:rsidRPr="00D97EE2">
        <w:rPr>
          <w:b w:val="0"/>
        </w:rPr>
        <w:instrText xml:space="preserve"> ADDIN ZOTERO_ITEM CSL_CITATION {"citationID":"46TobuGi","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Pr="00D97EE2">
        <w:rPr>
          <w:b w:val="0"/>
        </w:rPr>
        <w:fldChar w:fldCharType="separate"/>
      </w:r>
      <w:r w:rsidRPr="00D97EE2">
        <w:rPr>
          <w:b w:val="0"/>
        </w:rPr>
        <w:t>Schwartz et al. 2005</w:t>
      </w:r>
      <w:r w:rsidRPr="00D97EE2">
        <w:rPr>
          <w:b w:val="0"/>
        </w:rPr>
        <w:fldChar w:fldCharType="end"/>
      </w:r>
      <w:r w:rsidR="008E15BB">
        <w:rPr>
          <w:b w:val="0"/>
        </w:rPr>
        <w:t>.</w:t>
      </w:r>
      <w:r w:rsidRPr="00D97EE2">
        <w:rPr>
          <w:b w:val="0"/>
        </w:rPr>
        <w:t xml:space="preserve"> </w:t>
      </w:r>
    </w:p>
    <w:p w14:paraId="45F57A63" w14:textId="0EB2CCA6"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717C8875" w:rsidR="000549D5" w:rsidRDefault="000549D5" w:rsidP="00B751F6">
      <w:pPr>
        <w:pStyle w:val="Lgende"/>
        <w:shd w:val="clear" w:color="auto" w:fill="FFFFFF" w:themeFill="background1"/>
      </w:pPr>
      <w:bookmarkStart w:id="21" w:name="_Ref490202523"/>
      <w:bookmarkStart w:id="22" w:name="_Ref490202517"/>
      <w:r>
        <w:t xml:space="preserve">Table </w:t>
      </w:r>
      <w:r w:rsidR="00E649B7">
        <w:fldChar w:fldCharType="begin"/>
      </w:r>
      <w:r w:rsidR="00E649B7">
        <w:instrText xml:space="preserve"> SEQ Table \* ARABIC </w:instrText>
      </w:r>
      <w:r w:rsidR="00E649B7">
        <w:fldChar w:fldCharType="separate"/>
      </w:r>
      <w:r>
        <w:rPr>
          <w:noProof/>
        </w:rPr>
        <w:t>1</w:t>
      </w:r>
      <w:r w:rsidR="00E649B7">
        <w:rPr>
          <w:noProof/>
        </w:rPr>
        <w:fldChar w:fldCharType="end"/>
      </w:r>
      <w:bookmarkEnd w:id="21"/>
      <w:r>
        <w:t xml:space="preserve">: A brief description of sleep mentation in their typical order of placement during the sleep cycle. </w:t>
      </w:r>
      <w:r w:rsidRPr="001B75AE">
        <w:rPr>
          <w:b w:val="0"/>
        </w:rPr>
        <w:t xml:space="preserve">Modified from </w:t>
      </w:r>
      <w:r w:rsidRPr="00A6730F">
        <w:rPr>
          <w:b w:val="0"/>
        </w:rPr>
        <w:fldChar w:fldCharType="begin"/>
      </w:r>
      <w:r w:rsidR="00FC4B35" w:rsidRPr="00A6730F">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A6730F">
        <w:rPr>
          <w:b w:val="0"/>
        </w:rPr>
        <w:fldChar w:fldCharType="separate"/>
      </w:r>
      <w:r w:rsidR="00FC4B35" w:rsidRPr="00A6730F">
        <w:rPr>
          <w:b w:val="0"/>
        </w:rPr>
        <w:t>De Koninck 2012</w:t>
      </w:r>
      <w:r w:rsidRPr="00A6730F">
        <w:rPr>
          <w:b w:val="0"/>
        </w:rPr>
        <w:fldChar w:fldCharType="end"/>
      </w:r>
      <w:r w:rsidRPr="00A6730F">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61A47C0B" w:rsidR="00DB2C69" w:rsidRDefault="008243BD" w:rsidP="006C32A3">
            <w:pPr>
              <w:jc w:val="left"/>
            </w:pPr>
            <w:r>
              <w:t>~</w:t>
            </w:r>
            <w:r w:rsidR="00DB2C69">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502B78B" w:rsidR="00351B28" w:rsidRDefault="00C249CC" w:rsidP="00D249CA">
      <w:pPr>
        <w:pStyle w:val="Titre1"/>
      </w:pPr>
      <w:bookmarkStart w:id="23" w:name="_Toc490466265"/>
      <w:r>
        <w:t>Neurophysiological</w:t>
      </w:r>
      <w:r w:rsidR="00351B28">
        <w:t xml:space="preserve"> correlates of dreaming</w:t>
      </w:r>
      <w:bookmarkEnd w:id="23"/>
    </w:p>
    <w:p w14:paraId="500CFB30" w14:textId="3828626E"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466266"/>
      <w:r>
        <w:t>Brain activity during REM sleep</w:t>
      </w:r>
      <w:bookmarkEnd w:id="24"/>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5" w:name="_Toc490466267"/>
      <w:r>
        <w:t>Brain activity during lucid dreaming</w:t>
      </w:r>
      <w:bookmarkEnd w:id="25"/>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bookmarkStart w:id="26" w:name="_Toc490466268"/>
      <w:r>
        <w:t xml:space="preserve">Brain activity </w:t>
      </w:r>
      <w:r w:rsidR="008C7443">
        <w:t xml:space="preserve">in </w:t>
      </w:r>
      <w:r w:rsidR="001547A9">
        <w:t xml:space="preserve">the minutes preceding </w:t>
      </w:r>
      <w:r w:rsidR="0077629D">
        <w:t>a dream report</w:t>
      </w:r>
      <w:bookmarkEnd w:id="26"/>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09B517FB" w:rsidR="002D6CED" w:rsidRDefault="00A34F4E" w:rsidP="005B21F9">
      <w:pPr>
        <w:pStyle w:val="Titre2"/>
      </w:pPr>
      <w:bookmarkStart w:id="27" w:name="_Toc490466269"/>
      <w:r>
        <w:t>Dreaming</w:t>
      </w:r>
      <w:r w:rsidR="00353E78">
        <w:t xml:space="preserve"> </w:t>
      </w:r>
      <w:r w:rsidR="00CB12D6">
        <w:t>as a subsystem of the default mode network</w:t>
      </w:r>
      <w:bookmarkEnd w:id="27"/>
    </w:p>
    <w:p w14:paraId="5B2F632E" w14:textId="5440D10D" w:rsidR="00221D6F" w:rsidRDefault="0091150A" w:rsidP="00764BAE">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w:t>
      </w:r>
      <w:r w:rsidR="003248CD">
        <w:t xml:space="preserve">dreaming is a </w:t>
      </w:r>
      <w:r w:rsidR="005F5C29">
        <w:t xml:space="preserve">unique </w:t>
      </w:r>
      <w:r w:rsidR="003248CD">
        <w:t xml:space="preserve">form of </w:t>
      </w:r>
      <w:r w:rsidR="009967A0">
        <w:t>mind-wandering</w:t>
      </w:r>
      <w:r w:rsidR="003248CD">
        <w:t xml:space="preserve">, which </w:t>
      </w:r>
      <w:r w:rsidR="006C0130">
        <w:t xml:space="preserve">cerebral correlates are a subsystem of the default mode network (DMN; see </w:t>
      </w:r>
      <w:r w:rsidR="00DE2F88">
        <w:t>Box</w:t>
      </w:r>
      <w:r w:rsidR="003A7323">
        <w:t xml:space="preserve"> </w:t>
      </w:r>
      <w:r w:rsidR="00DE2F88">
        <w:t>1</w:t>
      </w:r>
      <w:r w:rsidR="002B119C">
        <w:t xml:space="preserve">; </w:t>
      </w:r>
      <w:r w:rsidR="002B119C" w:rsidRPr="000E4AD9">
        <w:t>Domhoff 2011; Domhoff and Fox 2015; Christoff et al. 2016</w:t>
      </w:r>
      <w:r w:rsidR="00DE2F88">
        <w:t>)</w:t>
      </w:r>
      <w:r w:rsidR="003248CD">
        <w:t xml:space="preserve">. </w:t>
      </w:r>
      <w:r w:rsidR="00A84A42">
        <w:t>Based on</w:t>
      </w:r>
      <w:r w:rsidR="005E0D72">
        <w:t xml:space="preserve"> the</w:t>
      </w:r>
      <w:r w:rsidR="00A84A42">
        <w:t xml:space="preserve"> fact that dreaming and waking spontaneo</w:t>
      </w:r>
      <w:r w:rsidR="0038487B">
        <w:t xml:space="preserve">us thought share many features (i.e. predominance of the audiovisual modalities, centered on one’s current goals and concerns, draw heavily on semantic and episodic memory in constructing simulations and future plans, </w:t>
      </w:r>
      <w:r w:rsidR="004B35A7">
        <w:t>presence of</w:t>
      </w:r>
      <w:r w:rsidR="0038487B">
        <w:t xml:space="preserve"> a wide range of affect)</w:t>
      </w:r>
      <w:r w:rsidR="00221D6F">
        <w:t xml:space="preserve">, </w:t>
      </w:r>
      <w:r w:rsidR="005E0D72">
        <w:t>some</w:t>
      </w:r>
      <w:r w:rsidR="00221D6F">
        <w:t xml:space="preserve"> authors have postulated that dreaming is a </w:t>
      </w:r>
      <w:r w:rsidR="00F74232" w:rsidRPr="00F74232">
        <w:rPr>
          <w:i/>
        </w:rPr>
        <w:t>“</w:t>
      </w:r>
      <w:r w:rsidR="00221D6F" w:rsidRPr="00F74232">
        <w:rPr>
          <w:i/>
        </w:rPr>
        <w:t>type of spontaneous thought that is highly unconstrained, hyper</w:t>
      </w:r>
      <w:r w:rsidR="005823EE" w:rsidRPr="00F74232">
        <w:rPr>
          <w:i/>
        </w:rPr>
        <w:t>-</w:t>
      </w:r>
      <w:r w:rsidR="00221D6F" w:rsidRPr="00F74232">
        <w:rPr>
          <w:i/>
        </w:rPr>
        <w:t xml:space="preserve">associative and </w:t>
      </w:r>
      <w:r w:rsidR="005823EE" w:rsidRPr="00F74232">
        <w:rPr>
          <w:i/>
        </w:rPr>
        <w:t>highly immersive</w:t>
      </w:r>
      <w:r w:rsidR="00F74232" w:rsidRPr="00F74232">
        <w:rPr>
          <w:i/>
        </w:rPr>
        <w:t>”</w:t>
      </w:r>
      <w:r w:rsidR="002B119C">
        <w:t xml:space="preserve"> </w:t>
      </w:r>
      <w:r w:rsidR="002B119C">
        <w:fldChar w:fldCharType="begin"/>
      </w:r>
      <w:r w:rsidR="002B119C">
        <w:instrText xml:space="preserve"> ADDIN ZOTERO_ITEM CSL_CITATION {"citationID":"2Reumowj","properties":{"formattedCitation":"(Christoff et al. 2016)","plainCitation":"(Christoff et al. 2016)"},"citationItems":[{"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2B119C">
        <w:fldChar w:fldCharType="separate"/>
      </w:r>
      <w:r w:rsidR="002B119C" w:rsidRPr="002B119C">
        <w:t>(Christoff et al. 2016)</w:t>
      </w:r>
      <w:r w:rsidR="002B119C">
        <w:fldChar w:fldCharType="end"/>
      </w:r>
      <w:r w:rsidR="005823EE">
        <w:t xml:space="preserve">. </w:t>
      </w:r>
      <w:r w:rsidR="005E0D72">
        <w:t>Using the results of lesion and REM sleep neuroimaging studies, they argued that</w:t>
      </w:r>
      <w:r w:rsidR="002B119C">
        <w:t xml:space="preserve"> dreaming should be accompanied, at the neural level, </w:t>
      </w:r>
      <w:r w:rsidR="00221D6F">
        <w:t xml:space="preserve">by a strong recruitment of </w:t>
      </w:r>
      <w:r w:rsidR="002B119C">
        <w:t xml:space="preserve">the </w:t>
      </w:r>
      <w:r w:rsidR="00221D6F">
        <w:t>default</w:t>
      </w:r>
      <w:r w:rsidR="002B119C">
        <w:t xml:space="preserve"> mode </w:t>
      </w:r>
      <w:r w:rsidR="00221D6F">
        <w:t>network medial temporal lobe (MTL)-</w:t>
      </w:r>
      <w:r w:rsidR="002B119C">
        <w:t>centered subsystem</w:t>
      </w:r>
      <w:r w:rsidR="00221D6F">
        <w:t xml:space="preserve"> and strong deactivations in frontoparietal control</w:t>
      </w:r>
      <w:r w:rsidR="002B119C">
        <w:t xml:space="preserve"> </w:t>
      </w:r>
      <w:r w:rsidR="000E696F">
        <w:t>network regions</w:t>
      </w:r>
      <w:r w:rsidR="00CC0430">
        <w:t xml:space="preserve"> (such as the DLPFC)</w:t>
      </w:r>
      <w:r w:rsidR="00764BAE">
        <w:t xml:space="preserve">. Activation of the former areas could be related to the generation of spontaneous thoughts, during both wake and sleep, while the deactivation of the latter areas could explain the high volatility and variability of dream content over time. </w:t>
      </w:r>
    </w:p>
    <w:p w14:paraId="4E8D0A40" w14:textId="77777777" w:rsidR="00424200" w:rsidRDefault="00424200">
      <w:pPr>
        <w:spacing w:after="200" w:line="276" w:lineRule="auto"/>
        <w:jc w:val="left"/>
        <w:rPr>
          <w:b/>
        </w:rPr>
      </w:pPr>
      <w:r>
        <w:rPr>
          <w:b/>
        </w:rPr>
        <w:br w:type="page"/>
      </w:r>
    </w:p>
    <w:p w14:paraId="0BE64971" w14:textId="0C698F70" w:rsidR="00E82603" w:rsidRPr="00DB6EEC" w:rsidRDefault="00DE2F88"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jc w:val="center"/>
        <w:rPr>
          <w:rFonts w:ascii="Arial" w:hAnsi="Arial" w:cs="Arial"/>
          <w:b/>
          <w:sz w:val="23"/>
          <w:szCs w:val="23"/>
        </w:rPr>
      </w:pPr>
      <w:r>
        <w:rPr>
          <w:rFonts w:ascii="Arial" w:hAnsi="Arial" w:cs="Arial"/>
          <w:b/>
          <w:sz w:val="23"/>
          <w:szCs w:val="23"/>
        </w:rPr>
        <w:t>BOX 1</w:t>
      </w:r>
      <w:r w:rsidR="006C0130">
        <w:rPr>
          <w:rFonts w:ascii="Arial" w:hAnsi="Arial" w:cs="Arial"/>
          <w:b/>
          <w:sz w:val="23"/>
          <w:szCs w:val="23"/>
        </w:rPr>
        <w:t xml:space="preserve">: </w:t>
      </w:r>
      <w:r w:rsidR="006A4C51">
        <w:rPr>
          <w:rFonts w:ascii="Arial" w:hAnsi="Arial" w:cs="Arial"/>
          <w:b/>
          <w:sz w:val="23"/>
          <w:szCs w:val="23"/>
        </w:rPr>
        <w:t>FUNCTIONAL C</w:t>
      </w:r>
      <w:r w:rsidR="006A4C51" w:rsidRPr="00DB6EEC">
        <w:rPr>
          <w:rFonts w:ascii="Arial" w:hAnsi="Arial" w:cs="Arial"/>
          <w:b/>
          <w:sz w:val="23"/>
          <w:szCs w:val="23"/>
        </w:rPr>
        <w:t xml:space="preserve">ONNECTIVITY </w:t>
      </w:r>
      <w:r w:rsidR="006A4C51">
        <w:rPr>
          <w:rFonts w:ascii="Arial" w:hAnsi="Arial" w:cs="Arial"/>
          <w:b/>
          <w:sz w:val="23"/>
          <w:szCs w:val="23"/>
        </w:rPr>
        <w:t>&amp; DEFAULT MODE N</w:t>
      </w:r>
      <w:r w:rsidR="006A4C51" w:rsidRPr="00DB6EEC">
        <w:rPr>
          <w:rFonts w:ascii="Arial" w:hAnsi="Arial" w:cs="Arial"/>
          <w:b/>
          <w:sz w:val="23"/>
          <w:szCs w:val="23"/>
        </w:rPr>
        <w:t>ETWORK</w:t>
      </w:r>
    </w:p>
    <w:p w14:paraId="2C88E95D" w14:textId="74F0B871" w:rsidR="00E82603" w:rsidRPr="00DB6EEC" w:rsidRDefault="00400E04"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The basis of functional connectivity is to measure the correlations between brain regions of spontaneous low-frequency (&gt;0.1 Hz) BOLD fluctuations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BJ7T0DPR","properties":{"formattedCitation":"(Buckner, Krienen, and Yeo 2013)","plainCitation":"(Buckner, Krienen, and Yeo 2013)"},"citationItems":[{"id":494,"uris":["http://zotero.org/users/2461669/items/X7QE7X2B"],"uri":["http://zotero.org/users/2461669/items/X7QE7X2B"],"itemData":{"id":494,"type":"article-journal","title":"Opportunities and limitations of intrinsic functional connectivity MRI","container-title":"Nature Neuroscience","page":"832-837","volume":"16","issue":"7","source":"CrossRef","DOI":"10.1038/nn.3423","ISSN":"1097-6256, 1546-1726","author":[{"family":"Buckner","given":"Randy L"},{"family":"Krienen","given":"Fenna M"},{"family":"Yeo","given":"B T Thomas"}],"issued":{"date-parts":[["2013",6,25]]}}}],"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Buckner, Krienen, and Yeo 2013)</w:t>
      </w:r>
      <w:r w:rsidRPr="00DB6EEC">
        <w:rPr>
          <w:rFonts w:ascii="Arial" w:hAnsi="Arial" w:cs="Arial"/>
          <w:sz w:val="23"/>
          <w:szCs w:val="23"/>
        </w:rPr>
        <w:fldChar w:fldCharType="end"/>
      </w:r>
      <w:r w:rsidRPr="00DB6EEC">
        <w:rPr>
          <w:rFonts w:ascii="Arial" w:hAnsi="Arial" w:cs="Arial"/>
          <w:sz w:val="23"/>
          <w:szCs w:val="23"/>
        </w:rPr>
        <w:t xml:space="preserve">, preferentially when the subject is not performing an explicit task (resting-state,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HtY4lYOj","properties":{"formattedCitation":"(Fox and Raichle 2007)","plainCitation":"(Fox and Raichle 2007)"},"citationItems":[{"id":542,"uris":["http://zotero.org/users/2461669/items/ZNM3CICD"],"uri":["http://zotero.org/users/2461669/items/ZNM3CICD"],"itemData":{"id":542,"type":"article-journal","title":"Spontaneous fluctuations in brain activity observed with functional magnetic resonance imaging","container-title":"Nature Reviews Neuroscience","page":"700-711","volume":"8","issue":"9","source":"CrossRef","DOI":"10.1038/nrn2201","ISSN":"1471-003X, 1471-0048","author":[{"family":"Fox","given":"Michael D."},{"family":"Raichle","given":"Marcus E."}],"issued":{"date-parts":[["2007",9]]}}}],"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and Raichle 2007)</w:t>
      </w:r>
      <w:r w:rsidRPr="00DB6EEC">
        <w:rPr>
          <w:rFonts w:ascii="Arial" w:hAnsi="Arial" w:cs="Arial"/>
          <w:sz w:val="23"/>
          <w:szCs w:val="23"/>
        </w:rPr>
        <w:fldChar w:fldCharType="end"/>
      </w:r>
      <w:r w:rsidRPr="00DB6EEC">
        <w:rPr>
          <w:rFonts w:ascii="Arial" w:hAnsi="Arial" w:cs="Arial"/>
          <w:sz w:val="23"/>
          <w:szCs w:val="23"/>
        </w:rPr>
        <w:t xml:space="preserve">. Thanks to this method, several large-scale distributed functional networks have been identified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kGbBB9qC","properties":{"formattedCitation":"(Fox et al. 2005; Yeo et al. 2011)","plainCitation":"(Fox et al. 2005; Yeo et al. 2011)"},"citationItems":[{"id":544,"uris":["http://zotero.org/users/2461669/items/52HE3F9T"],"uri":["http://zotero.org/users/2461669/items/52HE3F9T"],"itemData":{"id":544,"type":"article-journal","title":"The human brain is intrinsically organized into dynamic, anticorrelated functional networks","container-title":"Proceedings of the National Academy of Sciences of the United States of America","page":"9673–9678","volume":"102","issue":"27","source":"Google Scholar","author":[{"family":"Fox","given":"Michael D."},{"family":"Snyder","given":"Abraham Z."},{"family":"Vincent","given":"Justin L."},{"family":"Corbetta","given":"Maurizio"},{"family":"Van Essen","given":"David C."},{"family":"Raichle","given":"Marcus E."}],"issued":{"date-parts":[["2005"]]}}},{"id":478,"uris":["http://zotero.org/users/2461669/items/JV8H8EB4"],"uri":["http://zotero.org/users/2461669/items/JV8H8EB4"],"itemData":{"id":478,"type":"article-journal","title":"The organization of the human cerebral cortex estimated by intrinsic functional connectivity","container-title":"Journal of Neurophysiology","page":"1125-1165","volume":"106","issue":"3","source":"jn.physiology.org.gate1.inist.fr","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DOI":"10.1152/jn.00338.2011","ISSN":"0022-3077, 1522-1598","note":"PMID: 21653723","language":"en","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1]]}}}],"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et al. 2005; Yeo et al. 2011)</w:t>
      </w:r>
      <w:r w:rsidRPr="00DB6EEC">
        <w:rPr>
          <w:rFonts w:ascii="Arial" w:hAnsi="Arial" w:cs="Arial"/>
          <w:sz w:val="23"/>
          <w:szCs w:val="23"/>
        </w:rPr>
        <w:fldChar w:fldCharType="end"/>
      </w:r>
      <w:r w:rsidRPr="00DB6EEC">
        <w:rPr>
          <w:rFonts w:ascii="Arial" w:hAnsi="Arial" w:cs="Arial"/>
          <w:sz w:val="23"/>
          <w:szCs w:val="23"/>
        </w:rPr>
        <w:t xml:space="preserve">, among which the default mode network (DMN) has been one of the most investigated. </w:t>
      </w:r>
      <w:r w:rsidR="00DD3F60" w:rsidRPr="00DB6EEC">
        <w:rPr>
          <w:rFonts w:ascii="Arial" w:hAnsi="Arial" w:cs="Arial"/>
          <w:sz w:val="23"/>
          <w:szCs w:val="23"/>
        </w:rPr>
        <w:t xml:space="preserve">The </w:t>
      </w:r>
      <w:r w:rsidRPr="00DB6EEC">
        <w:rPr>
          <w:rFonts w:ascii="Arial" w:hAnsi="Arial" w:cs="Arial"/>
          <w:sz w:val="23"/>
          <w:szCs w:val="23"/>
        </w:rPr>
        <w:t>DMN</w:t>
      </w:r>
      <w:r w:rsidR="00DD3F60" w:rsidRPr="00DB6EEC">
        <w:rPr>
          <w:rFonts w:ascii="Arial" w:hAnsi="Arial" w:cs="Arial"/>
          <w:sz w:val="23"/>
          <w:szCs w:val="23"/>
        </w:rPr>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 </w:t>
      </w:r>
      <w:r w:rsidR="00DD3F60" w:rsidRPr="00DB6EEC">
        <w:rPr>
          <w:rFonts w:ascii="Arial" w:hAnsi="Arial" w:cs="Arial"/>
          <w:sz w:val="23"/>
          <w:szCs w:val="23"/>
        </w:rPr>
        <w:fldChar w:fldCharType="begin"/>
      </w:r>
      <w:r w:rsidR="00DD3F60" w:rsidRPr="00DB6EEC">
        <w:rPr>
          <w:rFonts w:ascii="Arial" w:hAnsi="Arial" w:cs="Arial"/>
          <w:sz w:val="23"/>
          <w:szCs w:val="23"/>
        </w:rP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rsidR="00DD3F60" w:rsidRPr="00DB6EEC">
        <w:rPr>
          <w:rFonts w:ascii="Arial" w:hAnsi="Arial" w:cs="Arial"/>
          <w:sz w:val="23"/>
          <w:szCs w:val="23"/>
        </w:rPr>
        <w:fldChar w:fldCharType="separate"/>
      </w:r>
      <w:r w:rsidR="00DD3F60" w:rsidRPr="00DB6EEC">
        <w:rPr>
          <w:rFonts w:ascii="Arial" w:hAnsi="Arial" w:cs="Arial"/>
          <w:sz w:val="23"/>
          <w:szCs w:val="23"/>
        </w:rPr>
        <w:t>(Raichle et al. 2001; Buckner, Andrews-Hanna, and Schacter 2008)</w:t>
      </w:r>
      <w:r w:rsidR="00DD3F60" w:rsidRPr="00DB6EEC">
        <w:rPr>
          <w:rFonts w:ascii="Arial" w:hAnsi="Arial" w:cs="Arial"/>
          <w:sz w:val="23"/>
          <w:szCs w:val="23"/>
        </w:rPr>
        <w:fldChar w:fldCharType="end"/>
      </w:r>
      <w:r w:rsidR="00DD3F60" w:rsidRPr="00DB6EEC">
        <w:rPr>
          <w:rFonts w:ascii="Arial" w:hAnsi="Arial" w:cs="Arial"/>
          <w:sz w:val="23"/>
          <w:szCs w:val="23"/>
        </w:rPr>
        <w:t xml:space="preserve">. </w:t>
      </w:r>
    </w:p>
    <w:p w14:paraId="66E0BE96" w14:textId="77777777" w:rsidR="00E82603" w:rsidRPr="00DB6EEC" w:rsidRDefault="00E82603" w:rsidP="00624FE5">
      <w:pPr>
        <w:keepNext/>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spacing w:line="360" w:lineRule="auto"/>
        <w:rPr>
          <w:rFonts w:ascii="Arial" w:hAnsi="Arial" w:cs="Arial"/>
          <w:sz w:val="23"/>
          <w:szCs w:val="23"/>
        </w:rPr>
      </w:pPr>
      <w:r w:rsidRPr="00DB6EEC">
        <w:rPr>
          <w:rFonts w:ascii="Arial" w:hAnsi="Arial" w:cs="Arial"/>
          <w:noProof/>
          <w:sz w:val="23"/>
          <w:szCs w:val="23"/>
        </w:rPr>
        <w:drawing>
          <wp:inline distT="0" distB="0" distL="0" distR="0" wp14:anchorId="79D69C5E" wp14:editId="606B2D9E">
            <wp:extent cx="5760732" cy="213055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ro_DMN.png"/>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60732" cy="2130556"/>
                    </a:xfrm>
                    <a:prstGeom prst="rect">
                      <a:avLst/>
                    </a:prstGeom>
                  </pic:spPr>
                </pic:pic>
              </a:graphicData>
            </a:graphic>
          </wp:inline>
        </w:drawing>
      </w:r>
    </w:p>
    <w:p w14:paraId="2D37FCA1" w14:textId="0A203027" w:rsidR="00E82603" w:rsidRPr="00DB6EEC" w:rsidRDefault="00E82603" w:rsidP="00624FE5">
      <w:pPr>
        <w:pStyle w:val="Lgende"/>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Figure </w:t>
      </w:r>
      <w:r w:rsidRPr="00DB6EEC">
        <w:rPr>
          <w:rFonts w:ascii="Arial" w:hAnsi="Arial" w:cs="Arial"/>
          <w:sz w:val="23"/>
          <w:szCs w:val="23"/>
        </w:rPr>
        <w:fldChar w:fldCharType="begin"/>
      </w:r>
      <w:r w:rsidRPr="00DB6EEC">
        <w:rPr>
          <w:rFonts w:ascii="Arial" w:hAnsi="Arial" w:cs="Arial"/>
          <w:sz w:val="23"/>
          <w:szCs w:val="23"/>
        </w:rPr>
        <w:instrText xml:space="preserve"> SEQ Figure \* ARABIC </w:instrText>
      </w:r>
      <w:r w:rsidRPr="00DB6EEC">
        <w:rPr>
          <w:rFonts w:ascii="Arial" w:hAnsi="Arial" w:cs="Arial"/>
          <w:sz w:val="23"/>
          <w:szCs w:val="23"/>
        </w:rPr>
        <w:fldChar w:fldCharType="separate"/>
      </w:r>
      <w:r w:rsidR="00671241">
        <w:rPr>
          <w:rFonts w:ascii="Arial" w:hAnsi="Arial" w:cs="Arial"/>
          <w:noProof/>
          <w:sz w:val="23"/>
          <w:szCs w:val="23"/>
        </w:rPr>
        <w:t>4</w:t>
      </w:r>
      <w:r w:rsidRPr="00DB6EEC">
        <w:rPr>
          <w:rFonts w:ascii="Arial" w:hAnsi="Arial" w:cs="Arial"/>
          <w:sz w:val="23"/>
          <w:szCs w:val="23"/>
        </w:rPr>
        <w:fldChar w:fldCharType="end"/>
      </w:r>
      <w:r w:rsidRPr="00DB6EEC">
        <w:rPr>
          <w:rFonts w:ascii="Arial" w:hAnsi="Arial" w:cs="Arial"/>
          <w:sz w:val="23"/>
          <w:szCs w:val="23"/>
        </w:rPr>
        <w:t xml:space="preserve">: The default mode network and its subcomponents. </w:t>
      </w:r>
      <w:r w:rsidRPr="00DB6EEC">
        <w:rPr>
          <w:rFonts w:ascii="Arial" w:hAnsi="Arial" w:cs="Arial"/>
          <w:b w:val="0"/>
          <w:sz w:val="23"/>
          <w:szCs w:val="23"/>
        </w:rPr>
        <w:t>The DMN is centered on the medial prefrontal cortex (MPFC), the medial parietal cortex and the lateral parietal cortex, and extends into the temporal lobe and lateral prefrontal cortex. Three subcomponents within the DMN have been identified. The first, the core DMN subsystem (deep blue) includes the MPFC, posterior cingulate cortex (PCC) and posterior inferior parietal lobule (pIPL). It is characterized by its hub-like properties and its contributions to internally oriented cognition. The second subcomponent (purple), which is known for its roles in memory and mental simulation, is centered on the medial temporal lobe (MTL), and includes as well the hippocampal formation (HF) and parahippocampal cortex (PHC). The third subcomponent (cyan) extends more dorsally and includes the dorsomedial prefrontal cortex (dmPFC), the lateral temporal cortex (LTC), the temporopolar cortex (TPC) and parts of the inferior frontal gyrus (IFG). It seems to be linked to a wide range of functions, including mentalizing, conceptual processing and emotional processing. Adapted from Christoff et al. 2016.</w:t>
      </w:r>
      <w:r w:rsidRPr="00DB6EEC">
        <w:rPr>
          <w:rFonts w:ascii="Arial" w:hAnsi="Arial" w:cs="Arial"/>
          <w:sz w:val="23"/>
          <w:szCs w:val="23"/>
        </w:rPr>
        <w:t xml:space="preserve"> </w:t>
      </w:r>
    </w:p>
    <w:p w14:paraId="225EA1B0" w14:textId="0CF43BF0" w:rsidR="00F1796B" w:rsidRDefault="00F1796B" w:rsidP="00F1796B">
      <w:pPr>
        <w:keepNext/>
      </w:pPr>
    </w:p>
    <w:p w14:paraId="5D11C2EA" w14:textId="7F5981F8"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386C6CCE" w:rsidR="00B45A6F" w:rsidRDefault="009A0474" w:rsidP="00D249CA">
      <w:pPr>
        <w:pStyle w:val="Titre"/>
      </w:pPr>
      <w:bookmarkStart w:id="28" w:name="_Toc490466270"/>
      <w:r>
        <w:t>Dream recall</w:t>
      </w:r>
      <w:bookmarkEnd w:id="28"/>
      <w:r w:rsidR="002B12AD">
        <w:t xml:space="preserve"> frequency</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Default="00A729DB" w:rsidP="00A729DB">
      <w:pPr>
        <w:pStyle w:val="Citation"/>
      </w:pPr>
      <w:r>
        <w:t>Aristotle. On dreams</w:t>
      </w:r>
      <w:r w:rsidR="00CE26AC">
        <w:t>. 350 B.C</w:t>
      </w:r>
      <w:r>
        <w:t xml:space="preserve">. </w:t>
      </w:r>
    </w:p>
    <w:p w14:paraId="395BA11C" w14:textId="77777777" w:rsidR="007B61AB" w:rsidRPr="007B61AB" w:rsidRDefault="007B61AB" w:rsidP="007B61AB">
      <w:pPr>
        <w:pStyle w:val="Paragraphedeliste"/>
        <w:keepNext/>
        <w:keepLines/>
        <w:numPr>
          <w:ilvl w:val="0"/>
          <w:numId w:val="4"/>
        </w:numPr>
        <w:spacing w:before="360" w:after="360" w:line="240" w:lineRule="auto"/>
        <w:contextualSpacing w:val="0"/>
        <w:outlineLvl w:val="0"/>
        <w:rPr>
          <w:rFonts w:eastAsiaTheme="majorEastAsia"/>
          <w:b/>
          <w:vanish/>
          <w:color w:val="1A495D" w:themeColor="accent1" w:themeShade="80"/>
          <w:sz w:val="32"/>
          <w:szCs w:val="40"/>
        </w:rPr>
      </w:pPr>
      <w:bookmarkStart w:id="29" w:name="_Toc490466271"/>
    </w:p>
    <w:p w14:paraId="487BA0A9" w14:textId="1201A33F" w:rsidR="00483194" w:rsidRDefault="00A856EB" w:rsidP="007B61AB">
      <w:pPr>
        <w:pStyle w:val="Titre1"/>
      </w:pPr>
      <w:r>
        <w:t>Me</w:t>
      </w:r>
      <w:r w:rsidR="004B1F6A">
        <w:t>asuring d</w:t>
      </w:r>
      <w:r w:rsidR="00336BD9">
        <w:t>ream recall frequency</w:t>
      </w:r>
    </w:p>
    <w:p w14:paraId="1D6B6878" w14:textId="5EDF99D2" w:rsidR="00371867" w:rsidRDefault="00E47F2E" w:rsidP="00A53213">
      <w:r>
        <w:t xml:space="preserve">As </w:t>
      </w:r>
      <w:r w:rsidR="00DB7F4B">
        <w:t xml:space="preserve">Aristotle had </w:t>
      </w:r>
      <w:r w:rsidR="00D7416D">
        <w:t>rightly pointed out</w:t>
      </w:r>
      <w:r>
        <w:t xml:space="preserve">, </w:t>
      </w:r>
      <w:r w:rsidR="003F0068">
        <w:t xml:space="preserve">we do not always remember our dreams. </w:t>
      </w:r>
      <w:r w:rsidR="00D7416D">
        <w:t xml:space="preserve">More than two thousand years after, </w:t>
      </w:r>
      <w:r w:rsidR="00AF32F6">
        <w:t>modern research ha</w:t>
      </w:r>
      <w:r w:rsidR="00D7416D">
        <w:t>s</w:t>
      </w:r>
      <w:r w:rsidR="00AF32F6">
        <w:t xml:space="preserve"> </w:t>
      </w:r>
      <w:r w:rsidR="00D7416D">
        <w:t>confirmed</w:t>
      </w:r>
      <w:r w:rsidR="00AF32F6">
        <w:t xml:space="preserve"> that the dream recall frequency (DRF) </w:t>
      </w:r>
      <w:r w:rsidR="00D7416D">
        <w:t>–</w:t>
      </w:r>
      <w:r w:rsidR="00AF32F6">
        <w:t xml:space="preserve"> </w:t>
      </w:r>
      <w:r w:rsidR="00D7416D">
        <w:t xml:space="preserve">i.e. </w:t>
      </w:r>
      <w:r w:rsidR="00AF32F6">
        <w:t xml:space="preserve">the number of dream reports over a given period of time -  is </w:t>
      </w:r>
      <w:r w:rsidR="00D7416D">
        <w:t xml:space="preserve">indeed </w:t>
      </w:r>
      <w:r w:rsidR="00AF32F6">
        <w:t xml:space="preserve">highly variable both within individuals over the life course, but also between individuals </w:t>
      </w:r>
      <w:r w:rsidR="00AF32F6">
        <w:fldChar w:fldCharType="begin"/>
      </w:r>
      <w:r w:rsidR="00AF32F6">
        <w:instrText xml:space="preserve"> ADDIN ZOTERO_ITEM CSL_CITATION {"citationID":"3RiBNPJC","properties":{"formattedCitation":"(Schredl et al. 2003; Ruby 2011)","plainCitation":"(Schredl et al. 2003; Ruby 2011)"},"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rsidR="00AF32F6">
        <w:fldChar w:fldCharType="separate"/>
      </w:r>
      <w:r w:rsidR="00AF32F6" w:rsidRPr="00525974">
        <w:t>(Schredl et al. 2003; Ruby 2011)</w:t>
      </w:r>
      <w:r w:rsidR="00AF32F6">
        <w:fldChar w:fldCharType="end"/>
      </w:r>
      <w:r w:rsidR="00AF32F6">
        <w:t xml:space="preserve">. </w:t>
      </w:r>
    </w:p>
    <w:p w14:paraId="6549BC23" w14:textId="0602B89C" w:rsidR="007B61AB" w:rsidRDefault="00AC4ED9" w:rsidP="009118B0">
      <w:r>
        <w:t xml:space="preserve">There is no gold standard for measuring DRF, and each method has its pros and cons. </w:t>
      </w:r>
      <w:r w:rsidR="000B7BE8">
        <w:t>In research settings</w:t>
      </w:r>
      <w:r w:rsidR="00A53213">
        <w:t>, three methods are commonly applied: questionnaire scales, dream</w:t>
      </w:r>
      <w:r w:rsidR="00213ADA">
        <w:t xml:space="preserve"> </w:t>
      </w:r>
      <w:r w:rsidR="00A53213">
        <w:t>diaries, and laboratory awakenings</w:t>
      </w:r>
      <w:r w:rsidR="00037F25">
        <w:t xml:space="preserve"> </w:t>
      </w:r>
      <w:r w:rsidR="00037F25">
        <w:fldChar w:fldCharType="begin"/>
      </w:r>
      <w:r w:rsidR="00037F25">
        <w:instrText xml:space="preserve"> ADDIN ZOTERO_ITEM CSL_CITATION {"citationID":"8c0Yjklf","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037F25">
        <w:fldChar w:fldCharType="separate"/>
      </w:r>
      <w:r w:rsidR="00037F25" w:rsidRPr="00037F25">
        <w:t>(Schredl 1999)</w:t>
      </w:r>
      <w:r w:rsidR="00037F25">
        <w:fldChar w:fldCharType="end"/>
      </w:r>
      <w:r w:rsidR="00037F25">
        <w:t xml:space="preserve">. </w:t>
      </w:r>
      <w:r w:rsidR="00F8050C">
        <w:t xml:space="preserve">The </w:t>
      </w:r>
      <w:r w:rsidR="00336BD9">
        <w:t>former consists in simply asking</w:t>
      </w:r>
      <w:r w:rsidR="00F8050C">
        <w:t xml:space="preserve"> the participants to estimate their dream recall frequency over the last few weeks or months</w:t>
      </w:r>
      <w:r w:rsidR="00371867">
        <w:t>. This method has the advantage of being fast</w:t>
      </w:r>
      <w:r w:rsidR="005F2530">
        <w:t>, inexpensive</w:t>
      </w:r>
      <w:r w:rsidR="00371867">
        <w:t xml:space="preserve">, and </w:t>
      </w:r>
      <w:r w:rsidR="005F2530">
        <w:t>un</w:t>
      </w:r>
      <w:r w:rsidR="00371867">
        <w:t xml:space="preserve">affected by the measurement, however, </w:t>
      </w:r>
      <w:r w:rsidR="00AC1A7F">
        <w:t xml:space="preserve">the DRF could be over- or under-estimated due to erroneous or incomplete recollection. </w:t>
      </w:r>
      <w:r w:rsidR="00230ECF">
        <w:t xml:space="preserve">Regarding dream diaries, the participants are asked to report each morning whether they have recalled a dream or not. </w:t>
      </w:r>
      <w:r w:rsidR="0080471A">
        <w:t xml:space="preserve">This method </w:t>
      </w:r>
      <w:r w:rsidR="004E035E">
        <w:t>minimizes</w:t>
      </w:r>
      <w:r w:rsidR="0080471A">
        <w:t xml:space="preserve"> the bias of </w:t>
      </w:r>
      <w:r w:rsidR="00066BA6">
        <w:t>retrospective estimation</w:t>
      </w:r>
      <w:r w:rsidR="0080471A">
        <w:t xml:space="preserve">, </w:t>
      </w:r>
      <w:r w:rsidR="004E035E">
        <w:t xml:space="preserve">but has the disadvantages of potentially increasing drastically the dream recall frequency, especially in persons who usually almost never recall their dreams </w:t>
      </w:r>
      <w:r w:rsidR="004E035E">
        <w:fldChar w:fldCharType="begin"/>
      </w:r>
      <w:r w:rsidR="004E035E">
        <w:instrText xml:space="preserve"> ADDIN ZOTERO_ITEM CSL_CITATION {"citationID":"4GhRzFn4","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4E035E">
        <w:fldChar w:fldCharType="separate"/>
      </w:r>
      <w:r w:rsidR="004E035E" w:rsidRPr="004E035E">
        <w:t>(Schredl 2002)</w:t>
      </w:r>
      <w:r w:rsidR="004E035E">
        <w:fldChar w:fldCharType="end"/>
      </w:r>
      <w:r w:rsidR="004E035E">
        <w:t xml:space="preserve">. </w:t>
      </w:r>
      <w:r w:rsidR="001355DD">
        <w:t xml:space="preserve">Finally, </w:t>
      </w:r>
      <w:r w:rsidR="00007040">
        <w:t xml:space="preserve">laboratory awakenings </w:t>
      </w:r>
      <w:r w:rsidR="00B5551A">
        <w:t xml:space="preserve">consist in awakening the participants in the sleep lab and asking them </w:t>
      </w:r>
      <w:r w:rsidR="009118B0">
        <w:t>whether they recall</w:t>
      </w:r>
      <w:r w:rsidR="00B5551A">
        <w:t xml:space="preserve"> a dream or not.</w:t>
      </w:r>
      <w:r w:rsidR="009118B0">
        <w:t xml:space="preserve"> </w:t>
      </w:r>
      <w:r w:rsidR="001E023F">
        <w:t xml:space="preserve">While this method has the clear advantage that the experimenters can </w:t>
      </w:r>
      <w:r w:rsidR="009118B0">
        <w:t>measure physiological parameters (EEG, EOG,</w:t>
      </w:r>
      <w:r w:rsidR="001E023F">
        <w:t xml:space="preserve"> </w:t>
      </w:r>
      <w:r w:rsidR="009118B0">
        <w:t>ECG, respiration and heart rate) prior, during</w:t>
      </w:r>
      <w:r w:rsidR="001E023F">
        <w:t xml:space="preserve"> and after the awakening, it is </w:t>
      </w:r>
      <w:r w:rsidR="00C8253F">
        <w:t xml:space="preserve">also </w:t>
      </w:r>
      <w:r w:rsidR="0063277E">
        <w:t xml:space="preserve">time-consuming and expensive. </w:t>
      </w:r>
      <w:r w:rsidR="00252437">
        <w:t xml:space="preserve">Moreover, as for dream diaries, laboratory awakenings are associated with a dramatic increase in DRF, especially for low dream recallers. </w:t>
      </w:r>
    </w:p>
    <w:p w14:paraId="172B6A2E" w14:textId="58C37350" w:rsidR="00D53DF2" w:rsidRDefault="00CC185D" w:rsidP="007B61AB">
      <w:pPr>
        <w:pStyle w:val="Titre1"/>
      </w:pPr>
      <w:r>
        <w:t>DRF</w:t>
      </w:r>
      <w:r w:rsidR="00D53DF2">
        <w:t xml:space="preserve"> in the general population</w:t>
      </w:r>
    </w:p>
    <w:p w14:paraId="6BA83751" w14:textId="344E4C08" w:rsidR="005C1A55" w:rsidRPr="005C1A55" w:rsidRDefault="005C1A55" w:rsidP="005C1A55">
      <w:pPr>
        <w:pStyle w:val="Titre2"/>
      </w:pPr>
      <w:r>
        <w:t>Average DRF</w:t>
      </w:r>
    </w:p>
    <w:p w14:paraId="06F05680" w14:textId="4CF92510" w:rsidR="00F56477" w:rsidRPr="00B450E3" w:rsidRDefault="00F56477" w:rsidP="00B450E3">
      <w:r w:rsidRPr="00F56477">
        <w:t xml:space="preserve">Measured by questionnaire, the average weekly DRF was 2.58 ± 2.03 in 444 German students </w:t>
      </w:r>
      <w:r w:rsidRPr="00F56477">
        <w:fldChar w:fldCharType="begin"/>
      </w:r>
      <w:r w:rsidRPr="00F56477">
        <w:instrText xml:space="preserve"> ADDIN ZOTERO_ITEM CSL_CITATION {"citationID":"edQ0IN3n","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Pr="00F56477">
        <w:fldChar w:fldCharType="separate"/>
      </w:r>
      <w:r w:rsidRPr="00F56477">
        <w:t>(Schredl et al. 2003)</w:t>
      </w:r>
      <w:r w:rsidRPr="00F56477">
        <w:fldChar w:fldCharType="end"/>
      </w:r>
      <w:r w:rsidRPr="00F56477">
        <w:t xml:space="preserve"> and 0.83 ± 1.57 in a representative German sample of 931 participants </w:t>
      </w:r>
      <w:r w:rsidRPr="00F56477">
        <w:fldChar w:fldCharType="begin"/>
      </w:r>
      <w:r w:rsidRPr="00F56477">
        <w:instrText xml:space="preserve"> ADDIN ZOTERO_ITEM CSL_CITATION {"citationID":"ZBH4JV0j","properties":{"formattedCitation":"(Schredl 2008)","plainCitation":"(Schredl 2008)"},"citationItems":[{"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Pr="00F56477">
        <w:fldChar w:fldCharType="separate"/>
      </w:r>
      <w:r w:rsidRPr="00F56477">
        <w:t>(Schredl 2008)</w:t>
      </w:r>
      <w:r w:rsidRPr="00F56477">
        <w:fldChar w:fldCharType="end"/>
      </w:r>
      <w:r w:rsidRPr="00F56477">
        <w:t xml:space="preserve">. Using dream diaries, the average weekly DRF was 3.1 ± 1.5 in 70 Finnish children </w:t>
      </w:r>
      <w:r>
        <w:fldChar w:fldCharType="begin"/>
      </w:r>
      <w:r>
        <w:instrText xml:space="preserve"> ADDIN ZOTERO_ITEM CSL_CITATION {"citationID":"nVoBOKzI","properties":{"formattedCitation":"(Valli et al. 2005)","plainCitation":"(Valli et al. 2005)"},"citationItems":[{"id":154,"uris":["http://zotero.org/users/2461669/items/Z289QC4D"],"uri":["http://zotero.org/users/2461669/items/Z289QC4D"],"itemData":{"id":154,"type":"article-journal","title":"The threat simulation theory of the evolutionary function of dreaming: Evidence from dreams of traumatized children","container-title":"Consciousness and Cognition","collection-title":"Neurobiology of Animal Consciousness","page":"188-218","volume":"14","issue":"1","source":"ScienceDirect","abstract":"The threat simulation theory of dreaming (TST) (Revonsuo, 2000) states that dream consciousness is essentially an ancient biological defence mechanism, evolutionarily selected for its capacity to repeatedly simulate threatening events. Threat simulation during dreaming rehearses the cognitive mechanisms required for efficient threat perception and threat avoidance, leading to increased probability of reproductive success during human evolution. One hypothesis drawn from TST is that real threatening events encountered by the individual during wakefulness should lead to an increased activation of the system, a threat simulation response, and therefore, to an increased frequency and severity o</w:instrText>
      </w:r>
      <w:r w:rsidRPr="00B1273C">
        <w:instrText xml:space="preserve">f threatening events in dreams. Consequently, children who live in an environment in which their physical and psychological well-being is constantly threatened should have a highly activated dream production and threat simulation system, whereas children living in a safe environment that is relatively free of such threat cues should have a weakly activated system. We tested this hypothesis by analysing the content of dream reports from severely traumatized and less traumatized Kurdish children and ordinary, non-traumatized Finnish children. Our results give support for most of the predictions drawn from TST. The severely traumatized children reported a significantly greater number of dreams and their dreams included a higher number of threatening dream events. The dream threats of traumatized children were also more severe in nature than the threats of less traumatized or non-traumatized children.","DOI":"10.1016/S1053-8100(03)00019-9","ISSN":"1053-8100","shortTitle":"The threat simulation theory of the evolutionary function of dreaming","journalAbbreviation":"Consciousness and Cognition","author":[{"family":"Valli","given":"Katja"},{"family":"Revonsuo","given":"Antti"},{"family":"Pälkäs","given":"Outi"},{"family":"Ismail","given":"Kamaran Hassan"},{"family":"Ali","given":"Karzan Jalal"},{"family":"Punamäki","given":"Raija-Leena"}],"issued":{"date-parts":[["2005",3]]}}}],"schema":"https://github.com/citation-style-language/schema/raw/master/csl-citation.json"} </w:instrText>
      </w:r>
      <w:r>
        <w:fldChar w:fldCharType="separate"/>
      </w:r>
      <w:r w:rsidRPr="00B1273C">
        <w:t>(Valli et al. 2005)</w:t>
      </w:r>
      <w:r>
        <w:fldChar w:fldCharType="end"/>
      </w:r>
      <w:r w:rsidRPr="00B1273C">
        <w:t xml:space="preserve"> and 3.9 ± 2.5 in a sample of 196 German student </w:t>
      </w:r>
      <w:r>
        <w:fldChar w:fldCharType="begin"/>
      </w:r>
      <w:r w:rsidRPr="00B1273C">
        <w:instrText xml:space="preserve"> ADDIN ZOTERO_ITEM CSL_CITATION {"citationID":"PX0iloWk","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B1273C">
        <w:t>(Schredl and Fulda 2005)</w:t>
      </w:r>
      <w:r>
        <w:fldChar w:fldCharType="end"/>
      </w:r>
      <w:r>
        <w:t>.</w:t>
      </w:r>
      <w:r w:rsidR="00B1273C">
        <w:t xml:space="preserve"> </w:t>
      </w:r>
      <w:r w:rsidR="00B450E3">
        <w:t>In lights of these results, we can conclude that the average weekly DRF in the general population lies between 1 and 3 dream reports per week.</w:t>
      </w:r>
    </w:p>
    <w:p w14:paraId="02F3745C" w14:textId="77777777" w:rsidR="00D53DF2" w:rsidRDefault="00D53DF2" w:rsidP="00D53DF2">
      <w:pPr>
        <w:pStyle w:val="Titre2"/>
      </w:pPr>
      <w:bookmarkStart w:id="30" w:name="_Toc490466276"/>
      <w:r>
        <w:t>Intra-individuals variability</w:t>
      </w:r>
      <w:bookmarkEnd w:id="30"/>
      <w:r>
        <w:t xml:space="preserve"> </w:t>
      </w:r>
    </w:p>
    <w:p w14:paraId="20B4E0FE" w14:textId="5DF01BEA" w:rsidR="00D34B19" w:rsidRPr="00D34B19" w:rsidRDefault="00336617" w:rsidP="00D34B19">
      <w:r>
        <w:t>Daily experience suggest that our ability to recall dream fluctuate over time. Investigating this issue using the diary technique</w:t>
      </w:r>
      <w:r w:rsidR="00447DF2">
        <w:t xml:space="preserve"> in 169 participants</w:t>
      </w:r>
      <w:r>
        <w:t xml:space="preserve">, Schredl reported that the stability of DRF was very high over a period of one month </w:t>
      </w:r>
      <w:r>
        <w:fldChar w:fldCharType="begin"/>
      </w:r>
      <w:r>
        <w:instrText xml:space="preserve"> ADDIN ZOTERO_ITEM CSL_CITATION {"citationID":"MFKj7HA2","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336617">
        <w:t>(Schredl and Fulda 2005)</w:t>
      </w:r>
      <w:r>
        <w:fldChar w:fldCharType="end"/>
      </w:r>
      <w:r>
        <w:t xml:space="preserve">. Similarly, he reported </w:t>
      </w:r>
      <w:r w:rsidR="00447DF2">
        <w:t xml:space="preserve">high DRF stability coefficients in a sample of older adults who had been interviewed weekly about their dream life over a period of 26 weeks </w:t>
      </w:r>
      <w:r w:rsidR="00447DF2">
        <w:fldChar w:fldCharType="begin"/>
      </w:r>
      <w:r w:rsidR="00447DF2">
        <w:instrText xml:space="preserve"> ADDIN ZOTERO_ITEM CSL_CITATION {"citationID":"9CYLb7uN","properties":{"formattedCitation":"(Schredl et al. 2001)","plainCitation":"(Schredl et al. 2001)"},"citationItems":[{"id":1262,"uris":["http://zotero.org/users/2461669/items/IATIW5KX"],"uri":["http://zotero.org/users/2461669/items/IATIW5KX"],"itemData":{"id":1262,"type":"article-journal","title":"Reliability in Dream Research: A Methodological Note","container-title":"Consciousness and Cognition","page":"496-502","volume":"10","issue":"4","source":"CrossRef","DOI":"10.1006/ccog.2001.0522","ISSN":"10538100","shortTitle":"Reliability in Dream Research","language":"en","author":[{"family":"Schredl","given":"Michael"},{"family":"Funkhouser","given":"Arthur T."},{"family":"Cornu","given":"Claude M."},{"family":"Hirsbrunner","given":"Hans-Peter"},{"family":"Bahro","given":"Marcel"}],"issued":{"date-parts":[["2001",12]]}}}],"schema":"https://github.com/citation-style-language/schema/raw/master/csl-citation.json"} </w:instrText>
      </w:r>
      <w:r w:rsidR="00447DF2">
        <w:fldChar w:fldCharType="separate"/>
      </w:r>
      <w:r w:rsidR="00447DF2" w:rsidRPr="00447DF2">
        <w:t>(Schredl et al. 2001)</w:t>
      </w:r>
      <w:r w:rsidR="00447DF2">
        <w:fldChar w:fldCharType="end"/>
      </w:r>
      <w:r w:rsidR="00447DF2">
        <w:t xml:space="preserve">. </w:t>
      </w:r>
      <w:r w:rsidR="00151488">
        <w:t xml:space="preserve">However, to our knowledge, there are no studies evaluating the stability of DRF in the same individuals over an extended period of time. </w:t>
      </w:r>
    </w:p>
    <w:p w14:paraId="2D49F7D1" w14:textId="507DF2D6" w:rsidR="00D53DF2" w:rsidRDefault="00D53DF2" w:rsidP="008D5718">
      <w:pPr>
        <w:pStyle w:val="Titre2"/>
      </w:pPr>
      <w:bookmarkStart w:id="31" w:name="_Toc490466277"/>
      <w:r>
        <w:t>Inter-individuals variability</w:t>
      </w:r>
      <w:bookmarkEnd w:id="31"/>
      <w:r>
        <w:t xml:space="preserve"> </w:t>
      </w:r>
    </w:p>
    <w:p w14:paraId="1822928E" w14:textId="78762BB2" w:rsidR="00686ED6" w:rsidRPr="00686ED6" w:rsidRDefault="00BD4D3C" w:rsidP="00686ED6">
      <w:r>
        <w:t>DRF vary drastically between individuals</w:t>
      </w:r>
      <w:r w:rsidR="00686ED6" w:rsidRPr="00B450E3">
        <w:t xml:space="preserve">: some persons almost never recall </w:t>
      </w:r>
      <w:r w:rsidR="00686ED6">
        <w:t>a dream, whereas others can relate one or several dreams every morning.</w:t>
      </w:r>
      <w:r w:rsidR="004579F1">
        <w:t xml:space="preserve"> In an Austrian sample of 1000 </w:t>
      </w:r>
      <w:r w:rsidR="005B2F50">
        <w:t>persons</w:t>
      </w:r>
      <w:r w:rsidR="004579F1">
        <w:t xml:space="preserve">, </w:t>
      </w:r>
      <w:r w:rsidR="000322F7">
        <w:fldChar w:fldCharType="begin"/>
      </w:r>
      <w:r w:rsidR="000322F7">
        <w:instrText xml:space="preserve"> ADDIN ZOTERO_ITEM CSL_CITATION {"citationID":"CSNwGY1n","properties":{"formattedCitation":"(Stepansky et al. 1998)","plainCitation":"(Stepansky et al. 1998)"},"citationItems":[{"id":1264,"uris":["http://zotero.org/users/2461669/items/GXJ9KBQR"],"uri":["http://zotero.org/users/2461669/items/GXJ9KBQR"],"itemData":{"id":1264,"type":"article-journal","title":"Austrian dream behavior: Results of a representative population survey.","container-title":"Dreaming","page":"23","volume":"8","issue":"1","author":[{"family":"Stepansky","given":"R."},{"family":"Holzinger","given":"B."},{"family":"Schmeiser-Rieder","given":"A."},{"family":"Saletu","given":"B."},{"family":"Kunze","given":"M."},{"family":"Zeitlhofer","given":"J."}],"issued":{"date-parts":[["1998"]]}}}],"schema":"https://github.com/citation-style-language/schema/raw/master/csl-citation.json"} </w:instrText>
      </w:r>
      <w:r w:rsidR="000322F7">
        <w:fldChar w:fldCharType="separate"/>
      </w:r>
      <w:r w:rsidR="000322F7" w:rsidRPr="000322F7">
        <w:t xml:space="preserve">Stepansky et al. </w:t>
      </w:r>
      <w:r w:rsidR="000322F7">
        <w:t>(</w:t>
      </w:r>
      <w:r w:rsidR="000322F7" w:rsidRPr="000322F7">
        <w:t>1998)</w:t>
      </w:r>
      <w:r w:rsidR="000322F7">
        <w:fldChar w:fldCharType="end"/>
      </w:r>
      <w:r w:rsidR="000322F7">
        <w:t xml:space="preserve"> reported </w:t>
      </w:r>
      <w:r w:rsidR="005B2F50">
        <w:t xml:space="preserve">that 31% of the participants reported 10 dreams or more per month, 37% reported between one and nine dreams per month, and 32% reported less than one dream per month. </w:t>
      </w:r>
      <w:r w:rsidR="00A648C7">
        <w:t xml:space="preserve">In a sample of 285 German students, </w:t>
      </w:r>
      <w:r w:rsidR="00A648C7">
        <w:fldChar w:fldCharType="begin"/>
      </w:r>
      <w:r w:rsidR="00A648C7">
        <w:instrText xml:space="preserve"> ADDIN ZOTERO_ITEM CSL_CITATION {"citationID":"LsiJ45mA","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A648C7">
        <w:fldChar w:fldCharType="separate"/>
      </w:r>
      <w:r w:rsidR="00A648C7" w:rsidRPr="00A648C7">
        <w:t xml:space="preserve">Schredl </w:t>
      </w:r>
      <w:r w:rsidR="00A648C7">
        <w:t>(</w:t>
      </w:r>
      <w:r w:rsidR="00A648C7" w:rsidRPr="00A648C7">
        <w:t>2002)</w:t>
      </w:r>
      <w:r w:rsidR="00A648C7">
        <w:fldChar w:fldCharType="end"/>
      </w:r>
      <w:r w:rsidR="00A648C7">
        <w:t xml:space="preserve"> </w:t>
      </w:r>
      <w:r w:rsidR="004E1100">
        <w:t xml:space="preserve">found that 44% reported dreams four or more times per weeks, 44% reported a dream one time per week and  12% reported a dream less than one time per month. </w:t>
      </w:r>
      <w:r w:rsidR="007E78D3">
        <w:t xml:space="preserve">This variability allows to differentiate behavioral profiles of DRF: high dream recallers (HR), who can relate a dream almost every morning (e.g. more than 5 times a week, </w:t>
      </w:r>
      <w:r w:rsidR="007E78D3">
        <w:fldChar w:fldCharType="begin"/>
      </w:r>
      <w:r w:rsidR="007E78D3">
        <w:instrText xml:space="preserve"> ADDIN ZOTERO_ITEM CSL_CITATION {"citationID":"UOpaoFmJ","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7E78D3">
        <w:fldChar w:fldCharType="separate"/>
      </w:r>
      <w:r w:rsidR="007E78D3" w:rsidRPr="007E78D3">
        <w:t>Schredl and Fulda 2005)</w:t>
      </w:r>
      <w:r w:rsidR="007E78D3">
        <w:fldChar w:fldCharType="end"/>
      </w:r>
      <w:r w:rsidR="007E78D3">
        <w:t xml:space="preserve"> and low dream recallers (LR), who almost never recall a dream (e.g. less than one dream per month, </w:t>
      </w:r>
      <w:r w:rsidR="007E78D3">
        <w:fldChar w:fldCharType="begin"/>
      </w:r>
      <w:r w:rsidR="007E78D3">
        <w:instrText xml:space="preserve"> ADDIN ZOTERO_ITEM CSL_CITATION {"citationID":"Z9mi4PMn","properties":{"formattedCitation":"(Goodenough et al. 1959)","plainCitation":"(Goodenough et al. 1959)"},"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schema":"https://github.com/citation-style-language/schema/raw/master/csl-citation.json"} </w:instrText>
      </w:r>
      <w:r w:rsidR="007E78D3">
        <w:fldChar w:fldCharType="separate"/>
      </w:r>
      <w:r w:rsidR="007E78D3" w:rsidRPr="007E78D3">
        <w:t>Goodenough et al. 1959)</w:t>
      </w:r>
      <w:r w:rsidR="007E78D3">
        <w:fldChar w:fldCharType="end"/>
      </w:r>
      <w:r w:rsidR="007E78D3">
        <w:t>.</w:t>
      </w:r>
      <w:r w:rsidR="00CB56A8">
        <w:t xml:space="preserve"> Importantly, </w:t>
      </w:r>
      <w:r w:rsidR="005816D2">
        <w:t>the frequency of HR is higher in the general population</w:t>
      </w:r>
      <w:r w:rsidR="00D776D2">
        <w:t xml:space="preserve">, and even more in young and/or student </w:t>
      </w:r>
      <w:r w:rsidR="00637084">
        <w:t>sample</w:t>
      </w:r>
      <w:r w:rsidR="00D776D2">
        <w:t xml:space="preserve"> </w:t>
      </w:r>
      <w:r w:rsidR="00D776D2">
        <w:fldChar w:fldCharType="begin"/>
      </w:r>
      <w:r w:rsidR="00D776D2">
        <w:instrText xml:space="preserve"> ADDIN ZOTERO_ITEM CSL_CITATION {"citationID":"UL3TqZrg","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D776D2">
        <w:fldChar w:fldCharType="separate"/>
      </w:r>
      <w:r w:rsidR="00D776D2" w:rsidRPr="00D776D2">
        <w:t>(Schredl and Fulda 2005)</w:t>
      </w:r>
      <w:r w:rsidR="00D776D2">
        <w:fldChar w:fldCharType="end"/>
      </w:r>
      <w:r w:rsidR="00A362BF">
        <w:t xml:space="preserve">. </w:t>
      </w:r>
    </w:p>
    <w:p w14:paraId="31D4BCA2" w14:textId="28325AC4" w:rsidR="00634FA1" w:rsidRDefault="00634FA1" w:rsidP="00634FA1">
      <w:pPr>
        <w:pStyle w:val="Titre1"/>
      </w:pPr>
      <w:bookmarkStart w:id="32" w:name="_Toc490466278"/>
      <w:r>
        <w:t>Parameters correlated with DRF</w:t>
      </w:r>
      <w:bookmarkEnd w:id="32"/>
    </w:p>
    <w:p w14:paraId="7AACCF6E" w14:textId="0AA19B4A" w:rsidR="00027774" w:rsidRPr="00027774" w:rsidRDefault="00690078" w:rsidP="00690078">
      <w:r>
        <w:t xml:space="preserve">The identification of factors co-varying with - and thus influencing - DRF both in frequency and quality has been studied extensively in both the laboratory and the home environment. The main factors </w:t>
      </w:r>
      <w:r w:rsidR="001416B2">
        <w:t>are as follows</w:t>
      </w:r>
      <w:r w:rsidR="00027774">
        <w:t xml:space="preserve"> </w:t>
      </w:r>
      <w:r w:rsidR="00027774">
        <w:fldChar w:fldCharType="begin"/>
      </w:r>
      <w:r w:rsidR="00C43AFF">
        <w:instrText xml:space="preserve"> ADDIN ZOTERO_ITEM CSL_CITATION {"citationID":"pvL2yLeN","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027774">
        <w:fldChar w:fldCharType="separate"/>
      </w:r>
      <w:r w:rsidR="00C43AFF" w:rsidRPr="00C43AFF">
        <w:t>(</w:t>
      </w:r>
      <w:r w:rsidR="00C43AFF">
        <w:t xml:space="preserve">reviewed in </w:t>
      </w:r>
      <w:r w:rsidR="00C43AFF" w:rsidRPr="00C43AFF">
        <w:t>Ruby 2011; Blagrove and Pace-Schott 2010)</w:t>
      </w:r>
      <w:r w:rsidR="00027774">
        <w:fldChar w:fldCharType="end"/>
      </w:r>
      <w:r w:rsidR="00D50CE6">
        <w:t xml:space="preserve">. </w:t>
      </w:r>
    </w:p>
    <w:p w14:paraId="49554E1F" w14:textId="33BE391F" w:rsidR="00634FA1" w:rsidRDefault="00634FA1" w:rsidP="00634FA1">
      <w:pPr>
        <w:pStyle w:val="Titre2"/>
      </w:pPr>
      <w:bookmarkStart w:id="33" w:name="_Toc490466279"/>
      <w:bookmarkStart w:id="34" w:name="_Ref490596313"/>
      <w:r>
        <w:t>Psychological factors</w:t>
      </w:r>
      <w:bookmarkEnd w:id="33"/>
      <w:bookmarkEnd w:id="34"/>
    </w:p>
    <w:p w14:paraId="4E55AA24" w14:textId="398B0E80" w:rsidR="00131F51" w:rsidRDefault="00735FD4" w:rsidP="00131F51">
      <w:r>
        <w:t xml:space="preserve">First, increased professional or personal stress is positively associated with DRF </w:t>
      </w:r>
      <w:r w:rsidR="004E6475">
        <w:fldChar w:fldCharType="begin"/>
      </w:r>
      <w:r w:rsidR="004E6475">
        <w:instrText xml:space="preserve"> ADDIN ZOTERO_ITEM CSL_CITATION {"citationID":"DyJoUxAU","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4E6475">
        <w:fldChar w:fldCharType="separate"/>
      </w:r>
      <w:r w:rsidR="004E6475" w:rsidRPr="004E6475">
        <w:t>(Schredl 1999)</w:t>
      </w:r>
      <w:r w:rsidR="004E6475">
        <w:fldChar w:fldCharType="end"/>
      </w:r>
      <w:r w:rsidR="004E6475">
        <w:t>. Similarly, an interest in dreams, or a positive attitude towards dreams in general is clearly associated with DR</w:t>
      </w:r>
      <w:r w:rsidR="00236AE3">
        <w:t xml:space="preserve">F, as is frequent day-dreaming and </w:t>
      </w:r>
      <w:r w:rsidR="004E6475">
        <w:t xml:space="preserve">rich fantasy life </w:t>
      </w:r>
      <w:r w:rsidR="004E6475">
        <w:fldChar w:fldCharType="begin"/>
      </w:r>
      <w:r w:rsidR="004E6475">
        <w:instrText xml:space="preserve"> ADDIN ZOTERO_ITEM CSL_CITATION {"citationID":"OvkHxY0v","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004E6475">
        <w:fldChar w:fldCharType="separate"/>
      </w:r>
      <w:r w:rsidR="004E6475" w:rsidRPr="004E6475">
        <w:t>(Schredl et al. 2003)</w:t>
      </w:r>
      <w:r w:rsidR="004E6475">
        <w:fldChar w:fldCharType="end"/>
      </w:r>
      <w:r w:rsidR="00131F51">
        <w:t>.</w:t>
      </w:r>
      <w:r w:rsidR="004E6475">
        <w:t xml:space="preserve"> </w:t>
      </w:r>
      <w:r w:rsidR="002411C1">
        <w:t>DRF decreases with age and tends to be higher in w</w:t>
      </w:r>
      <w:r w:rsidR="005469B6">
        <w:t xml:space="preserve">omen, who are </w:t>
      </w:r>
      <w:r w:rsidR="002411C1">
        <w:t xml:space="preserve">also </w:t>
      </w:r>
      <w:r w:rsidR="005469B6">
        <w:t>typically</w:t>
      </w:r>
      <w:r w:rsidR="002411C1">
        <w:t xml:space="preserve"> more interested in dreams </w:t>
      </w:r>
      <w:r w:rsidR="005469B6">
        <w:fldChar w:fldCharType="begin"/>
      </w:r>
      <w:r w:rsidR="002411C1">
        <w:instrText xml:space="preserve"> ADDIN ZOTERO_ITEM CSL_CITATION {"citationID":"eomEY0Lx","properties":{"formattedCitation":"(Schredl and Reinhard 2008; Schredl 2008)","plainCitation":"(Schredl and Reinhard 2008; Schredl 2008)"},"citationItems":[{"id":1179,"uris":["http://zotero.org/users/2461669/items/2S68TECF"],"uri":["http://zotero.org/users/2461669/items/2S68TECF"],"itemData":{"id":1179,"type":"article-journal","title":"Gender differences in dream recall: a meta-analysis","container-title":"Journal of Sleep Research","page":"125-131","volume":"17","issue":"2","source":"CrossRef","DOI":"10.1111/j.1365-2869.2008.00626.x","ISSN":"0962-1105, 1365-2869","shortTitle":"Gender differences in dream recall","language":"en","author":[{"family":"Schredl","given":"Michael"},{"family":"Reinhard","given":"Iris"}],"issued":{"date-parts":[["2008",6]]}}},{"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005469B6">
        <w:fldChar w:fldCharType="separate"/>
      </w:r>
      <w:r w:rsidR="002411C1" w:rsidRPr="002411C1">
        <w:t>(Schredl and Reinhard 2008; Schredl 2008)</w:t>
      </w:r>
      <w:r w:rsidR="005469B6">
        <w:fldChar w:fldCharType="end"/>
      </w:r>
      <w:r w:rsidR="005469B6">
        <w:t xml:space="preserve">. </w:t>
      </w:r>
      <w:r w:rsidR="00131F51">
        <w:t xml:space="preserve">Regarding personality dimensions, studies have found positive correlations between DRF and thin boundaries, anxiety, and openness to experience. However, most of the correlations </w:t>
      </w:r>
      <w:r w:rsidR="00CC6686">
        <w:t xml:space="preserve">between DRF and personality traits </w:t>
      </w:r>
      <w:r w:rsidR="00EE1C9F">
        <w:t>are low and explain</w:t>
      </w:r>
      <w:r w:rsidR="00131F51">
        <w:t xml:space="preserve"> only a small percentage of the </w:t>
      </w:r>
      <w:r w:rsidR="00EE1C9F">
        <w:t xml:space="preserve">total </w:t>
      </w:r>
      <w:r w:rsidR="00131F51">
        <w:t xml:space="preserve">variance. </w:t>
      </w:r>
      <w:r w:rsidR="00F02C35">
        <w:t xml:space="preserve">Regarding cognitive abilities, </w:t>
      </w:r>
      <w:r w:rsidR="00236AE3">
        <w:t xml:space="preserve">several studies have consistently reported that DRF is positively correlated with creativity. </w:t>
      </w:r>
      <w:r w:rsidR="00B61996">
        <w:t xml:space="preserve">A simple explanation </w:t>
      </w:r>
      <w:r w:rsidR="00B61996" w:rsidRPr="00B61996">
        <w:t>of why individuals differ in their ability to remember dreams</w:t>
      </w:r>
      <w:r w:rsidR="00B61996">
        <w:t xml:space="preserve"> could be because</w:t>
      </w:r>
      <w:r w:rsidR="00B61996" w:rsidRPr="00B61996">
        <w:t xml:space="preserve"> they differ in </w:t>
      </w:r>
      <w:r w:rsidR="00B61996">
        <w:t>some more general memory abilities (verbal, visual, short and long term). However, the literature</w:t>
      </w:r>
      <w:r w:rsidR="00236AE3">
        <w:t xml:space="preserve"> yielded contradictory results</w:t>
      </w:r>
      <w:r w:rsidR="00A57F2A">
        <w:t xml:space="preserve">, with some support for a positive association between DRF and visual memory, </w:t>
      </w:r>
      <w:r w:rsidR="00A57F2A" w:rsidRPr="00A57F2A">
        <w:t xml:space="preserve">but also evidence against it </w:t>
      </w:r>
      <w:r w:rsidR="00A57F2A">
        <w:t>for verbal and visual material</w:t>
      </w:r>
      <w:r w:rsidR="00A57F2A" w:rsidRPr="00A57F2A">
        <w:t xml:space="preserve"> and short-or long-term story narrative recall</w:t>
      </w:r>
      <w:r w:rsidR="00236AE3">
        <w:t xml:space="preserve"> </w:t>
      </w:r>
      <w:r w:rsidR="00A57F2A">
        <w:fldChar w:fldCharType="begin"/>
      </w:r>
      <w:r w:rsidR="00A57F2A">
        <w:instrText xml:space="preserve"> ADDIN ZOTERO_ITEM CSL_CITATION {"citationID":"hu2uxeo6","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A57F2A">
        <w:fldChar w:fldCharType="separate"/>
      </w:r>
      <w:r w:rsidR="00A57F2A" w:rsidRPr="00A57F2A">
        <w:t>(Ruby 2011; Blagrove and Pace-Schott 2010)</w:t>
      </w:r>
      <w:r w:rsidR="00A57F2A">
        <w:fldChar w:fldCharType="end"/>
      </w:r>
      <w:r w:rsidR="00A57F2A">
        <w:t>.</w:t>
      </w:r>
    </w:p>
    <w:p w14:paraId="3D820956" w14:textId="40ACFFD5" w:rsidR="005469B6" w:rsidRDefault="005469B6" w:rsidP="00634FA1">
      <w:pPr>
        <w:pStyle w:val="Titre2"/>
      </w:pPr>
      <w:bookmarkStart w:id="35" w:name="_Toc490466280"/>
      <w:bookmarkStart w:id="36" w:name="_Ref490595152"/>
      <w:r>
        <w:t>Sleep parameters</w:t>
      </w:r>
      <w:bookmarkEnd w:id="36"/>
    </w:p>
    <w:p w14:paraId="3439BAEA" w14:textId="5E472447" w:rsidR="00D4295B" w:rsidRDefault="00B350F6" w:rsidP="00D4295B">
      <w:r>
        <w:t xml:space="preserve">Several studies suggested that DRF was positively associated with the number of nocturnal awakenings (according to retrospective self-evaluations; </w:t>
      </w:r>
      <w:r>
        <w:fldChar w:fldCharType="begin"/>
      </w:r>
      <w:r>
        <w:instrText xml:space="preserve"> ADDIN ZOTERO_ITEM CSL_CITATION {"citationID":"o8mg2xGO","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fldChar w:fldCharType="separate"/>
      </w:r>
      <w:r w:rsidRPr="00B350F6">
        <w:t>Schredl et al. 2003)</w:t>
      </w:r>
      <w:r>
        <w:fldChar w:fldCharType="end"/>
      </w:r>
      <w:r>
        <w:t xml:space="preserve">. </w:t>
      </w:r>
      <w:r w:rsidR="0089776D">
        <w:t xml:space="preserve">These results were recently reinforced by a full-night PSG </w:t>
      </w:r>
      <w:r>
        <w:t>study</w:t>
      </w:r>
      <w:r w:rsidR="0089776D">
        <w:t xml:space="preserve"> in 36 subjects (18 HR</w:t>
      </w:r>
      <w:r>
        <w:t xml:space="preserve"> </w:t>
      </w:r>
      <w:r w:rsidR="0089776D">
        <w:t xml:space="preserve">and 18 LR; </w:t>
      </w:r>
      <w:r>
        <w:fldChar w:fldCharType="begin"/>
      </w:r>
      <w:r>
        <w:instrText xml:space="preserve"> ADDIN ZOTERO_ITEM CSL_CITATION {"citationID":"L2JJEH3Z","properties":{"formattedCitation":"(Eichenlaub et al. 2014)","plainCitation":"(Eichenlaub et al. 2014)"},"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schema":"https://github.com/citation-style-language/schema/raw/master/csl-citation.json"} </w:instrText>
      </w:r>
      <w:r>
        <w:fldChar w:fldCharType="separate"/>
      </w:r>
      <w:r w:rsidRPr="00B350F6">
        <w:t>Eichenlaub et al. 2014</w:t>
      </w:r>
      <w:r w:rsidR="00563EBD">
        <w:t xml:space="preserve">; </w:t>
      </w:r>
      <w:r w:rsidR="00563EBD">
        <w:fldChar w:fldCharType="begin"/>
      </w:r>
      <w:r w:rsidR="00563EBD">
        <w:instrText xml:space="preserve"> REF _Ref490486386 \h </w:instrText>
      </w:r>
      <w:r w:rsidR="00563EBD">
        <w:fldChar w:fldCharType="separate"/>
      </w:r>
      <w:r w:rsidR="00563EBD">
        <w:t xml:space="preserve">Figure </w:t>
      </w:r>
      <w:r w:rsidR="00563EBD">
        <w:rPr>
          <w:noProof/>
        </w:rPr>
        <w:t>5</w:t>
      </w:r>
      <w:r w:rsidR="00563EBD">
        <w:fldChar w:fldCharType="end"/>
      </w:r>
      <w:r w:rsidRPr="00B350F6">
        <w:t>)</w:t>
      </w:r>
      <w:r>
        <w:fldChar w:fldCharType="end"/>
      </w:r>
      <w:r>
        <w:t xml:space="preserve">. </w:t>
      </w:r>
      <w:r w:rsidR="0089776D">
        <w:t xml:space="preserve">HR showed in average longer intra-sleep wakefulness than LR (~15min more on average). The number of awakenings (the number of phases composed of consecutive pages of awakening) was not significantly different between the 2 groups, but the mean duration of the awakenings was </w:t>
      </w:r>
      <w:r w:rsidR="0089776D" w:rsidRPr="0089776D">
        <w:t xml:space="preserve">(HR, 1.90 </w:t>
      </w:r>
      <w:r w:rsidR="0089776D">
        <w:t>± 0.91 min; LR, 0.95 ± 0.40 min</w:t>
      </w:r>
      <w:r w:rsidR="0089776D" w:rsidRPr="0089776D">
        <w:t>)</w:t>
      </w:r>
      <w:r w:rsidR="0089776D">
        <w:t xml:space="preserve">. </w:t>
      </w:r>
      <w:r w:rsidR="00B70DE4">
        <w:t xml:space="preserve">Altogether, these findings support the arousal-retrieval model, which claims that a period of wakefulness (which duration is not known) must occur just after dreaming so that the dream content can be transferred from short term to long term memory </w:t>
      </w:r>
      <w:r w:rsidR="00B70DE4">
        <w:fldChar w:fldCharType="begin"/>
      </w:r>
      <w:r w:rsidR="00B70DE4">
        <w:instrText xml:space="preserve"> ADDIN ZOTERO_ITEM CSL_CITATION {"citationID":"p6BiBKzd","properties":{"formattedCitation":"(Koulack and Goodenough 1976)","plainCitation":"(Koulack and Goodenough 1976)"},"citationItems":[{"id":417,"uris":["http://zotero.org/users/2461669/items/CS75BQG5"],"uri":["http://zotero.org/users/2461669/items/CS75BQG5"],"itemData":{"id":417,"type":"article-journal","title":"Dream recall and dream recall failure: An arousal-retrieval model.","container-title":"Psychological Bulletin","page":"975","volume":"83","issue":"5","author":[{"family":"Koulack","given":"David"},{"family":"Goodenough","given":"Donald R."}],"issued":{"date-parts":[["1976"]]}}}],"schema":"https://github.com/citation-style-language/schema/raw/master/csl-citation.json"} </w:instrText>
      </w:r>
      <w:r w:rsidR="00B70DE4">
        <w:fldChar w:fldCharType="separate"/>
      </w:r>
      <w:r w:rsidR="00B70DE4" w:rsidRPr="00B70DE4">
        <w:t>(Koulack and Goodenough 1976)</w:t>
      </w:r>
      <w:r w:rsidR="00B70DE4">
        <w:fldChar w:fldCharType="end"/>
      </w:r>
      <w:r w:rsidR="00B70DE4">
        <w:t>.</w:t>
      </w:r>
      <w:r w:rsidR="0054471A">
        <w:t xml:space="preserve"> W</w:t>
      </w:r>
      <w:r w:rsidR="008E4765">
        <w:t>e shall return on the arousal-retrieval</w:t>
      </w:r>
      <w:r w:rsidR="006C142D">
        <w:t xml:space="preserve"> </w:t>
      </w:r>
      <w:r w:rsidR="00AF464B">
        <w:t>model in the section on dream recall theories.</w:t>
      </w:r>
    </w:p>
    <w:p w14:paraId="2FA2777F" w14:textId="77777777" w:rsidR="00845185" w:rsidRDefault="00845185" w:rsidP="00845185">
      <w:pPr>
        <w:keepNext/>
      </w:pPr>
      <w:r>
        <w:rPr>
          <w:noProof/>
        </w:rPr>
        <w:drawing>
          <wp:inline distT="0" distB="0" distL="0" distR="0" wp14:anchorId="0418DE89" wp14:editId="1ACCDA42">
            <wp:extent cx="5760998" cy="433114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ro_JBE_sleep.png"/>
                    <pic:cNvPicPr/>
                  </pic:nvPicPr>
                  <pic:blipFill>
                    <a:blip r:embed="rId14">
                      <a:extLst>
                        <a:ext uri="{28A0092B-C50C-407E-A947-70E740481C1C}">
                          <a14:useLocalDpi xmlns:a14="http://schemas.microsoft.com/office/drawing/2010/main" val="0"/>
                        </a:ext>
                      </a:extLst>
                    </a:blip>
                    <a:stretch>
                      <a:fillRect/>
                    </a:stretch>
                  </pic:blipFill>
                  <pic:spPr>
                    <a:xfrm>
                      <a:off x="0" y="0"/>
                      <a:ext cx="5760998" cy="4331140"/>
                    </a:xfrm>
                    <a:prstGeom prst="rect">
                      <a:avLst/>
                    </a:prstGeom>
                  </pic:spPr>
                </pic:pic>
              </a:graphicData>
            </a:graphic>
          </wp:inline>
        </w:drawing>
      </w:r>
    </w:p>
    <w:p w14:paraId="3AE11B1C" w14:textId="55E13F59" w:rsidR="00845185" w:rsidRDefault="00845185" w:rsidP="00845185">
      <w:pPr>
        <w:pStyle w:val="Lgende"/>
      </w:pPr>
      <w:bookmarkStart w:id="37" w:name="_Ref490486386"/>
      <w:r>
        <w:t xml:space="preserve">Figure </w:t>
      </w:r>
      <w:r w:rsidR="00E649B7">
        <w:fldChar w:fldCharType="begin"/>
      </w:r>
      <w:r w:rsidR="00E649B7">
        <w:instrText xml:space="preserve"> SEQ Figure \* ARABIC </w:instrText>
      </w:r>
      <w:r w:rsidR="00E649B7">
        <w:fldChar w:fldCharType="separate"/>
      </w:r>
      <w:r w:rsidR="00671241">
        <w:rPr>
          <w:noProof/>
        </w:rPr>
        <w:t>5</w:t>
      </w:r>
      <w:r w:rsidR="00E649B7">
        <w:rPr>
          <w:noProof/>
        </w:rPr>
        <w:fldChar w:fldCharType="end"/>
      </w:r>
      <w:bookmarkEnd w:id="37"/>
      <w:r>
        <w:t>: Hypnograms of three representative HR (left) and three representative LR (right).</w:t>
      </w:r>
      <w:r w:rsidRPr="00845185">
        <w:rPr>
          <w:b w:val="0"/>
        </w:rPr>
        <w:t xml:space="preserve"> </w:t>
      </w:r>
      <w:r w:rsidR="005E3B4E">
        <w:rPr>
          <w:b w:val="0"/>
        </w:rPr>
        <w:t xml:space="preserve">Full night PSG recordings were acquired in the sleep lab in 18 HRs and 18 LRs. </w:t>
      </w:r>
      <w:r w:rsidRPr="00845185">
        <w:rPr>
          <w:b w:val="0"/>
        </w:rPr>
        <w:t xml:space="preserve">Wake: wakefulness (black); N1, N2, and N3: sleep stages N1 (very light gray), N2 (light gray), and N3 (dark gray), respectively; REM: REM sleep (medium gray); Ind: pages for which the dominant sleep stage could not be determined; Mvts: movements. From these 6 examples, it can be observed that the wakefulness periods during the sleep period time are longer in </w:t>
      </w:r>
      <w:r>
        <w:rPr>
          <w:b w:val="0"/>
        </w:rPr>
        <w:t>HR</w:t>
      </w:r>
      <w:r w:rsidRPr="00845185">
        <w:rPr>
          <w:b w:val="0"/>
        </w:rPr>
        <w:t xml:space="preserve"> than in </w:t>
      </w:r>
      <w:r>
        <w:rPr>
          <w:b w:val="0"/>
        </w:rPr>
        <w:t>LR</w:t>
      </w:r>
      <w:r w:rsidRPr="00845185">
        <w:rPr>
          <w:b w:val="0"/>
        </w:rPr>
        <w:t xml:space="preserve">. Adapted from </w:t>
      </w:r>
      <w:r w:rsidRPr="00845185">
        <w:rPr>
          <w:b w:val="0"/>
        </w:rPr>
        <w:fldChar w:fldCharType="begin"/>
      </w:r>
      <w:r w:rsidRPr="00845185">
        <w:rPr>
          <w:b w:val="0"/>
        </w:rPr>
        <w:instrText xml:space="preserve"> ADDIN ZOTERO_ITEM CSL_CITATION {"citationID":"tqLTVjxU","properties":{"formattedCitation":"(Eichenlaub et al. 2014, 20)","plainCitation":"(Eichenlaub et al. 2014, 20)"},"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locator":"20"}],"schema":"https://github.com/citation-style-language/schema/raw/master/csl-citation.json"} </w:instrText>
      </w:r>
      <w:r w:rsidRPr="00845185">
        <w:rPr>
          <w:b w:val="0"/>
        </w:rPr>
        <w:fldChar w:fldCharType="separate"/>
      </w:r>
      <w:r w:rsidRPr="00845185">
        <w:rPr>
          <w:b w:val="0"/>
        </w:rPr>
        <w:t>Eichenlaub et al. (2014</w:t>
      </w:r>
      <w:r w:rsidRPr="00845185">
        <w:rPr>
          <w:b w:val="0"/>
        </w:rPr>
        <w:fldChar w:fldCharType="end"/>
      </w:r>
      <w:r w:rsidRPr="00845185">
        <w:rPr>
          <w:b w:val="0"/>
        </w:rPr>
        <w:t>)</w:t>
      </w:r>
    </w:p>
    <w:p w14:paraId="68A2C8BC" w14:textId="135BD4B6" w:rsidR="00634FA1" w:rsidRDefault="003D7E97" w:rsidP="00634FA1">
      <w:pPr>
        <w:pStyle w:val="Titre2"/>
      </w:pPr>
      <w:r>
        <w:t>Neurop</w:t>
      </w:r>
      <w:r w:rsidR="00634FA1">
        <w:t>hysiological parameters</w:t>
      </w:r>
      <w:bookmarkEnd w:id="35"/>
    </w:p>
    <w:p w14:paraId="3A0EA028" w14:textId="241D3230" w:rsidR="003443D3" w:rsidRDefault="00BA1675" w:rsidP="00FF43C7">
      <w:r>
        <w:t xml:space="preserve">The neurophysiological parameters that covary with DRF had never been investigated until the doctoral </w:t>
      </w:r>
      <w:r w:rsidR="002F7289">
        <w:t>work</w:t>
      </w:r>
      <w:r>
        <w:t xml:space="preserve"> of Jean-Baptiste Eichenlaub, conducted </w:t>
      </w:r>
      <w:r w:rsidR="00E407F8">
        <w:t>with</w:t>
      </w:r>
      <w:r w:rsidR="002F7289">
        <w:t xml:space="preserve"> Perrine Ruby</w:t>
      </w:r>
      <w:r>
        <w:t xml:space="preserve"> a few years ago. </w:t>
      </w:r>
      <w:r w:rsidR="00FF43C7">
        <w:t xml:space="preserve">The present study follows on from </w:t>
      </w:r>
      <w:r w:rsidR="00D34438">
        <w:t>t</w:t>
      </w:r>
      <w:r w:rsidR="00FF43C7">
        <w:t xml:space="preserve">his work, in which </w:t>
      </w:r>
      <w:r w:rsidR="00D34438">
        <w:t>they</w:t>
      </w:r>
      <w:r w:rsidR="00FF43C7">
        <w:t xml:space="preserve"> compared the brain activity of HR and LR during </w:t>
      </w:r>
      <w:r w:rsidR="00935D7A">
        <w:t xml:space="preserve">both </w:t>
      </w:r>
      <w:r w:rsidR="00FF43C7">
        <w:t xml:space="preserve">sleep and wakefulness </w:t>
      </w:r>
      <w:r w:rsidR="00935D7A">
        <w:t xml:space="preserve">and </w:t>
      </w:r>
      <w:r w:rsidR="00FF43C7">
        <w:t xml:space="preserve">using </w:t>
      </w:r>
      <w:r w:rsidR="004621D0">
        <w:t xml:space="preserve">several neuroimaging techniques such as </w:t>
      </w:r>
      <w:r w:rsidR="00FF43C7">
        <w:t>auditory evoked potentials (AEP) and positron emission tomography (PET).</w:t>
      </w:r>
      <w:r w:rsidR="00C241E3">
        <w:t xml:space="preserve"> </w:t>
      </w:r>
      <w:r w:rsidR="00D34438">
        <w:t>The</w:t>
      </w:r>
      <w:r w:rsidR="00C241E3">
        <w:t xml:space="preserve"> main findings</w:t>
      </w:r>
      <w:r w:rsidR="00D34438">
        <w:t xml:space="preserve"> from his </w:t>
      </w:r>
      <w:r w:rsidR="005806A9">
        <w:t xml:space="preserve">Eichenlaub’s </w:t>
      </w:r>
      <w:r w:rsidR="00D34438">
        <w:t>doctoral thesis</w:t>
      </w:r>
      <w:r w:rsidR="00C241E3">
        <w:t xml:space="preserve"> are summarized in </w:t>
      </w:r>
      <w:r w:rsidR="00C241E3">
        <w:fldChar w:fldCharType="begin"/>
      </w:r>
      <w:r w:rsidR="00C241E3">
        <w:instrText xml:space="preserve"> REF _Ref490488662 \h </w:instrText>
      </w:r>
      <w:r w:rsidR="00C241E3">
        <w:fldChar w:fldCharType="separate"/>
      </w:r>
      <w:r w:rsidR="00C241E3">
        <w:t xml:space="preserve">Figure </w:t>
      </w:r>
      <w:r w:rsidR="00C241E3">
        <w:rPr>
          <w:noProof/>
        </w:rPr>
        <w:t>6</w:t>
      </w:r>
      <w:r w:rsidR="00C241E3">
        <w:fldChar w:fldCharType="end"/>
      </w:r>
      <w:r w:rsidR="00C241E3">
        <w:t xml:space="preserve">. </w:t>
      </w:r>
    </w:p>
    <w:p w14:paraId="32E24C59" w14:textId="51874301" w:rsidR="002F7289" w:rsidRDefault="002F7289" w:rsidP="005767BA">
      <w:r>
        <w:t xml:space="preserve">First, </w:t>
      </w:r>
      <w:r w:rsidR="005767BA">
        <w:t>they conducted a sleep lab study in which they compared the brain reactivity (AEP) of 18 HRs</w:t>
      </w:r>
      <w:r w:rsidR="00F77483">
        <w:t xml:space="preserve"> (DRF = 4.4 </w:t>
      </w:r>
      <w:r w:rsidR="00F77483" w:rsidRPr="00F452BB">
        <w:t>±</w:t>
      </w:r>
      <w:r w:rsidR="00F77483">
        <w:t xml:space="preserve"> </w:t>
      </w:r>
      <w:r w:rsidR="00D42959">
        <w:t>1.0</w:t>
      </w:r>
      <w:r w:rsidR="00F77483" w:rsidRPr="00F452BB">
        <w:t xml:space="preserve"> </w:t>
      </w:r>
      <w:r w:rsidR="00F77483">
        <w:t>dream reports per week)</w:t>
      </w:r>
      <w:r w:rsidR="005767BA">
        <w:t xml:space="preserve"> and 18 LRs</w:t>
      </w:r>
      <w:r w:rsidR="00F77483">
        <w:t xml:space="preserve"> (0.25 </w:t>
      </w:r>
      <w:r w:rsidR="00F77483" w:rsidRPr="00F452BB">
        <w:t>±</w:t>
      </w:r>
      <w:r w:rsidR="00695735">
        <w:t xml:space="preserve"> 0.1</w:t>
      </w:r>
      <w:r w:rsidR="0032418F">
        <w:t>)</w:t>
      </w:r>
      <w:r w:rsidR="00F77483">
        <w:t xml:space="preserve"> </w:t>
      </w:r>
      <w:r w:rsidR="005767BA">
        <w:t xml:space="preserve">during </w:t>
      </w:r>
      <w:r w:rsidR="00854C03">
        <w:t>sleep and wakefulness</w:t>
      </w:r>
      <w:r w:rsidR="005767BA">
        <w:t xml:space="preserve">. During data acquisition, the subjects were presented with sounds to be ignored (first names randomly presented among pure tones) while they were watching a silent movie or sleeping. </w:t>
      </w:r>
      <w:r w:rsidR="00956ABE">
        <w:t>They found that b</w:t>
      </w:r>
      <w:r w:rsidR="005767BA">
        <w:t>rain responses to first names dramatically differed between the 2 groups during both sleep and wakefulness</w:t>
      </w:r>
      <w:r w:rsidR="00FB5736">
        <w:t xml:space="preserve"> (</w:t>
      </w:r>
      <w:r w:rsidR="00FB5736">
        <w:fldChar w:fldCharType="begin"/>
      </w:r>
      <w:r w:rsidR="00FB5736">
        <w:instrText xml:space="preserve"> REF _Ref490488662 \h </w:instrText>
      </w:r>
      <w:r w:rsidR="00FB5736">
        <w:fldChar w:fldCharType="separate"/>
      </w:r>
      <w:r w:rsidR="00FB5736">
        <w:t xml:space="preserve">Figure </w:t>
      </w:r>
      <w:r w:rsidR="00FB5736">
        <w:rPr>
          <w:noProof/>
        </w:rPr>
        <w:t>6</w:t>
      </w:r>
      <w:r w:rsidR="00FB5736">
        <w:fldChar w:fldCharType="end"/>
      </w:r>
      <w:r w:rsidR="00FB5736">
        <w:t>A)</w:t>
      </w:r>
      <w:r w:rsidR="005767BA">
        <w:t>. During</w:t>
      </w:r>
      <w:r w:rsidR="00246830">
        <w:t xml:space="preserve"> </w:t>
      </w:r>
      <w:r w:rsidR="005767BA">
        <w:t>wakefulness, the attention-orienting brain response (P3a) and a late</w:t>
      </w:r>
      <w:r w:rsidR="0056733F">
        <w:t xml:space="preserve"> </w:t>
      </w:r>
      <w:r w:rsidR="005767BA">
        <w:t xml:space="preserve">parietal response were larger in HR than in LR. During sleep, </w:t>
      </w:r>
      <w:r w:rsidR="00FA65ED">
        <w:t>there were</w:t>
      </w:r>
      <w:r w:rsidR="005767BA">
        <w:t xml:space="preserve"> between-group differences at the latency of the P3a</w:t>
      </w:r>
      <w:r w:rsidR="00FA65ED">
        <w:t xml:space="preserve"> </w:t>
      </w:r>
      <w:r w:rsidR="005767BA">
        <w:t xml:space="preserve">during N2 </w:t>
      </w:r>
      <w:r w:rsidR="00AF3A29">
        <w:t xml:space="preserve">sleep </w:t>
      </w:r>
      <w:r w:rsidR="005767BA">
        <w:t>and at later latencies during all sleep stages.</w:t>
      </w:r>
    </w:p>
    <w:p w14:paraId="76EDEA07" w14:textId="4C78205F" w:rsidR="006835F8" w:rsidRDefault="00F452BB" w:rsidP="006835F8">
      <w:r>
        <w:t xml:space="preserve">Second, they </w:t>
      </w:r>
      <w:r w:rsidR="00CA0DBC">
        <w:t xml:space="preserve">used PET to compare </w:t>
      </w:r>
      <w:r w:rsidR="00610A01">
        <w:t xml:space="preserve">the resting state </w:t>
      </w:r>
      <w:r w:rsidR="006835F8">
        <w:t>cerebral blood flow</w:t>
      </w:r>
      <w:r w:rsidR="00610A01">
        <w:t xml:space="preserve"> of </w:t>
      </w:r>
      <w:r>
        <w:t xml:space="preserve">21 HRs (DRF = </w:t>
      </w:r>
      <w:r w:rsidRPr="00F452BB">
        <w:t>5.2</w:t>
      </w:r>
      <w:r w:rsidR="00BD6B32">
        <w:t xml:space="preserve"> </w:t>
      </w:r>
      <w:r w:rsidRPr="00F452BB">
        <w:t>±</w:t>
      </w:r>
      <w:r w:rsidR="00BD6B32">
        <w:t xml:space="preserve"> </w:t>
      </w:r>
      <w:r w:rsidRPr="00F452BB">
        <w:t xml:space="preserve">1.4 </w:t>
      </w:r>
      <w:r>
        <w:t>dream reports</w:t>
      </w:r>
      <w:r w:rsidR="00BD6B32">
        <w:t xml:space="preserve"> per week) </w:t>
      </w:r>
      <w:r>
        <w:t>and 20 LRs (</w:t>
      </w:r>
      <w:r w:rsidR="00BD6B32">
        <w:t xml:space="preserve">DRF = </w:t>
      </w:r>
      <w:r w:rsidR="00BD6B32" w:rsidRPr="00BD6B32">
        <w:t>0.5</w:t>
      </w:r>
      <w:r w:rsidR="00BD6B32">
        <w:t xml:space="preserve"> </w:t>
      </w:r>
      <w:r w:rsidR="00BD6B32" w:rsidRPr="00BD6B32">
        <w:t>±</w:t>
      </w:r>
      <w:r w:rsidR="00BD6B32">
        <w:t xml:space="preserve"> </w:t>
      </w:r>
      <w:r w:rsidR="00BD6B32" w:rsidRPr="00BD6B32">
        <w:t>0.3 dream reports per week</w:t>
      </w:r>
      <w:r w:rsidR="00BD6B32">
        <w:t>)</w:t>
      </w:r>
      <w:r w:rsidR="00CA0DBC">
        <w:t xml:space="preserve"> during</w:t>
      </w:r>
      <w:r w:rsidR="00610A01">
        <w:t xml:space="preserve"> sleep and wakefulness. </w:t>
      </w:r>
      <w:r w:rsidR="006835F8">
        <w:t>Compared with LRs, HRs showed higher rCBF in the TPJ during REM sleep, N3, and wakefulness, and in the MPFC during REM sleep and wakefulness</w:t>
      </w:r>
      <w:r w:rsidR="00762B07">
        <w:t xml:space="preserve"> (</w:t>
      </w:r>
      <w:r w:rsidR="00762B07">
        <w:fldChar w:fldCharType="begin"/>
      </w:r>
      <w:r w:rsidR="00762B07">
        <w:instrText xml:space="preserve"> REF _Ref490488662 \h </w:instrText>
      </w:r>
      <w:r w:rsidR="00762B07">
        <w:fldChar w:fldCharType="separate"/>
      </w:r>
      <w:r w:rsidR="00762B07">
        <w:t xml:space="preserve">Figure </w:t>
      </w:r>
      <w:r w:rsidR="00762B07">
        <w:rPr>
          <w:noProof/>
        </w:rPr>
        <w:t>6</w:t>
      </w:r>
      <w:r w:rsidR="00762B07">
        <w:fldChar w:fldCharType="end"/>
      </w:r>
      <w:r w:rsidR="00762B07">
        <w:t>B)</w:t>
      </w:r>
      <w:r w:rsidR="006835F8">
        <w:t>.</w:t>
      </w:r>
      <w:r w:rsidR="00F70B9F">
        <w:t xml:space="preserve"> </w:t>
      </w:r>
    </w:p>
    <w:p w14:paraId="3BAB8502" w14:textId="3131F583" w:rsidR="00705A7A" w:rsidRPr="00705A7A" w:rsidRDefault="00693464" w:rsidP="00705A7A">
      <w:r>
        <w:t>Altogether, t</w:t>
      </w:r>
      <w:r w:rsidR="00F452BB">
        <w:t xml:space="preserve">hese </w:t>
      </w:r>
      <w:r w:rsidR="00F70B9F">
        <w:t>findings</w:t>
      </w:r>
      <w:r w:rsidR="00F452BB">
        <w:t xml:space="preserve"> show that </w:t>
      </w:r>
      <w:r w:rsidR="00585521">
        <w:t>HR and LR</w:t>
      </w:r>
      <w:r w:rsidR="00F452BB">
        <w:t xml:space="preserve"> have different neurophysiological traits: spontaneous and evoked brain activity of </w:t>
      </w:r>
      <w:r w:rsidR="004A060E">
        <w:t>HR and LR</w:t>
      </w:r>
      <w:r w:rsidR="00F452BB">
        <w:t xml:space="preserve"> differ during wakefulness and sleep. </w:t>
      </w:r>
      <w:r w:rsidR="00DC3465">
        <w:t>They argued that HR’s neurophysiological profile could promote mental imagery during sleep and the encoding or retri</w:t>
      </w:r>
      <w:r w:rsidR="00A91EB0">
        <w:t xml:space="preserve">eval of the dream memory during wakefulness. </w:t>
      </w:r>
      <w:r w:rsidR="00541BCE">
        <w:t xml:space="preserve">Notably, increased attention-orienting responses during sleep in HR could increase the proportion of intra-sleep awakenings, which in turn </w:t>
      </w:r>
      <w:r w:rsidR="007A5370">
        <w:t>would</w:t>
      </w:r>
      <w:r w:rsidR="00541BCE">
        <w:t xml:space="preserve"> facilitate the encoding of dreams according to the arousal-retrieval model, and finally result in a higher likelihood of dream recall in the morning after awakening.</w:t>
      </w:r>
    </w:p>
    <w:p w14:paraId="376F3F8B" w14:textId="77777777" w:rsidR="00671241" w:rsidRDefault="00671241" w:rsidP="00671241">
      <w:pPr>
        <w:keepNext/>
      </w:pPr>
      <w:r>
        <w:rPr>
          <w:noProof/>
        </w:rPr>
        <w:drawing>
          <wp:inline distT="0" distB="0" distL="0" distR="0" wp14:anchorId="6B1A0152" wp14:editId="2AEFB974">
            <wp:extent cx="5760998" cy="7461032"/>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o_JBE_summary.png"/>
                    <pic:cNvPicPr/>
                  </pic:nvPicPr>
                  <pic:blipFill>
                    <a:blip r:embed="rId15">
                      <a:extLst>
                        <a:ext uri="{28A0092B-C50C-407E-A947-70E740481C1C}">
                          <a14:useLocalDpi xmlns:a14="http://schemas.microsoft.com/office/drawing/2010/main" val="0"/>
                        </a:ext>
                      </a:extLst>
                    </a:blip>
                    <a:stretch>
                      <a:fillRect/>
                    </a:stretch>
                  </pic:blipFill>
                  <pic:spPr>
                    <a:xfrm>
                      <a:off x="0" y="0"/>
                      <a:ext cx="5760998" cy="7461032"/>
                    </a:xfrm>
                    <a:prstGeom prst="rect">
                      <a:avLst/>
                    </a:prstGeom>
                  </pic:spPr>
                </pic:pic>
              </a:graphicData>
            </a:graphic>
          </wp:inline>
        </w:drawing>
      </w:r>
    </w:p>
    <w:p w14:paraId="49896D5A" w14:textId="0AD4B331" w:rsidR="00180A0D" w:rsidRPr="00180A0D" w:rsidRDefault="00671241" w:rsidP="00671241">
      <w:pPr>
        <w:pStyle w:val="Lgende"/>
      </w:pPr>
      <w:bookmarkStart w:id="38" w:name="_Ref490488662"/>
      <w:r>
        <w:t xml:space="preserve">Figure </w:t>
      </w:r>
      <w:r w:rsidR="00E649B7">
        <w:fldChar w:fldCharType="begin"/>
      </w:r>
      <w:r w:rsidR="00E649B7">
        <w:instrText xml:space="preserve"> SEQ Figure \* ARABIC </w:instrText>
      </w:r>
      <w:r w:rsidR="00E649B7">
        <w:fldChar w:fldCharType="separate"/>
      </w:r>
      <w:r>
        <w:rPr>
          <w:noProof/>
        </w:rPr>
        <w:t>6</w:t>
      </w:r>
      <w:r w:rsidR="00E649B7">
        <w:rPr>
          <w:noProof/>
        </w:rPr>
        <w:fldChar w:fldCharType="end"/>
      </w:r>
      <w:bookmarkEnd w:id="38"/>
      <w:r>
        <w:t>: Summary of the results obtained in Eichenlaub's PhD thesis</w:t>
      </w:r>
    </w:p>
    <w:p w14:paraId="452A8E1A" w14:textId="1B755DCA" w:rsidR="00D53DF2" w:rsidRDefault="006525C2" w:rsidP="00D53DF2">
      <w:pPr>
        <w:pStyle w:val="Titre2"/>
      </w:pPr>
      <w:r>
        <w:t>Link between neurophysiological and psychological traits</w:t>
      </w:r>
    </w:p>
    <w:p w14:paraId="011849DD" w14:textId="59021BB5" w:rsidR="001D2BC6" w:rsidRDefault="001D2BC6" w:rsidP="001D2BC6">
      <w:r>
        <w:t xml:space="preserve">In conclusion, we have seen that many parameters covary with DRF. </w:t>
      </w:r>
      <w:r w:rsidR="00841EE5">
        <w:t xml:space="preserve">The ability to recall dreams seems to be associated with psychological and personality factors on one hand, and neurophysiological trait factors on the other hand. </w:t>
      </w:r>
      <w:r w:rsidR="00453D69">
        <w:t xml:space="preserve">These results should be regarded as complementary rather than contradictory. </w:t>
      </w:r>
      <w:r w:rsidR="00A11522">
        <w:t xml:space="preserve">For instance, the fact that HRs demonstrate higher rCBF during sleep and wakefulness in the TPJ and MPFC, two regions of the DMN, is </w:t>
      </w:r>
      <w:r w:rsidR="00173227">
        <w:t xml:space="preserve">consistent with the DMN hypothesis of dreaming, and is </w:t>
      </w:r>
      <w:r w:rsidR="00A11522">
        <w:t xml:space="preserve">well in line with the </w:t>
      </w:r>
      <w:r w:rsidR="00173227">
        <w:t xml:space="preserve">finding that HRs are more often absorbed </w:t>
      </w:r>
      <w:r w:rsidR="00AC09AF">
        <w:t>in</w:t>
      </w:r>
      <w:r w:rsidR="00173227">
        <w:t xml:space="preserve"> their inner worlds (i.e. day-dreaming, fantasy)</w:t>
      </w:r>
      <w:r w:rsidR="00AC09AF">
        <w:t xml:space="preserve"> and more anxious</w:t>
      </w:r>
      <w:r w:rsidR="00173227">
        <w:t>.</w:t>
      </w:r>
      <w:r w:rsidR="00AC09AF">
        <w:t xml:space="preserve"> Indeed, studies have reported a positive correlation between the activity of the MPFC during wakefulness and scores of openness to experience </w:t>
      </w:r>
      <w:r w:rsidR="00AC09AF">
        <w:fldChar w:fldCharType="begin"/>
      </w:r>
      <w:r w:rsidR="00AC09AF">
        <w:instrText xml:space="preserve"> ADDIN ZOTERO_ITEM CSL_CITATION {"citationID":"9XXpPg6H","properties":{"formattedCitation":"(Sutin et al. 2009)","plainCitation":"(Sutin et al. 2009)"},"citationItems":[{"id":1266,"uris":["http://zotero.org/users/2461669/items/XCNHQVE5"],"uri":["http://zotero.org/users/2461669/items/XCNHQVE5"],"itemData":{"id":1266,"type":"article-journal","title":"Sex differences in resting-state neural correlates of openness to experience among older adults","container-title":"Cerebral Cortex","page":"2797-2802","volume":"19","issue":"12","author":[{"family":"Sutin","given":"Angelina R."},{"family":"Beason-Held","given":"Lori L."},{"family":"Resnick","given":"Susan M."},{"family":"Costa","given":"Paul T."}],"issued":{"date-parts":[["2009"]]}}}],"schema":"https://github.com/citation-style-language/schema/raw/master/csl-citation.json"} </w:instrText>
      </w:r>
      <w:r w:rsidR="00AC09AF">
        <w:fldChar w:fldCharType="separate"/>
      </w:r>
      <w:r w:rsidR="00AC09AF" w:rsidRPr="00AC09AF">
        <w:t>(Sutin et al. 2009)</w:t>
      </w:r>
      <w:r w:rsidR="00AC09AF">
        <w:fldChar w:fldCharType="end"/>
      </w:r>
      <w:r w:rsidR="00AC09AF">
        <w:t xml:space="preserve"> and neuroticism </w:t>
      </w:r>
      <w:r w:rsidR="00AC09AF">
        <w:fldChar w:fldCharType="begin"/>
      </w:r>
      <w:r w:rsidR="00AC09AF">
        <w:instrText xml:space="preserve"> ADDIN ZOTERO_ITEM CSL_CITATION {"citationID":"DhdZO8FL","properties":{"formattedCitation":"(Zald, Mattson, and Pardo 2002)","plainCitation":"(Zald, Mattson, and Pardo 2002)"},"citationItems":[{"id":1265,"uris":["http://zotero.org/users/2461669/items/2BHWUG53"],"uri":["http://zotero.org/users/2461669/items/2BHWUG53"],"itemData":{"id":1265,"type":"article-journal","title":"Brain activity in ventromedial prefrontal cortex correlates with individual differences in negative affect","container-title":"Proceedings of the National Academy of Sciences","page":"2450-2454","volume":"99","issue":"4","author":[{"family":"Zald","given":"David H."},{"family":"Mattson","given":"Dorothy L."},{"family":"Pardo","given":"José V."}],"issued":{"date-parts":[["2002"]]}}}],"schema":"https://github.com/citation-style-language/schema/raw/master/csl-citation.json"} </w:instrText>
      </w:r>
      <w:r w:rsidR="00AC09AF">
        <w:fldChar w:fldCharType="separate"/>
      </w:r>
      <w:r w:rsidR="00AC09AF" w:rsidRPr="00AC09AF">
        <w:t>(Zald, Mattson, and Pardo 2002)</w:t>
      </w:r>
      <w:r w:rsidR="00AC09AF">
        <w:fldChar w:fldCharType="end"/>
      </w:r>
      <w:r w:rsidR="00AC09AF">
        <w:t>.</w:t>
      </w:r>
    </w:p>
    <w:bookmarkEnd w:id="29"/>
    <w:p w14:paraId="4F32E980" w14:textId="08373BCF" w:rsidR="00D86B9A" w:rsidRDefault="00306F09" w:rsidP="00D249CA">
      <w:pPr>
        <w:pStyle w:val="Titre1"/>
      </w:pPr>
      <w:r>
        <w:t>Theories on dream recall</w:t>
      </w:r>
    </w:p>
    <w:p w14:paraId="2E297CA8" w14:textId="30A7C86A" w:rsidR="008F28D7" w:rsidRDefault="00FD3885" w:rsidP="008F28D7">
      <w:r>
        <w:t xml:space="preserve">How do we explain such variability in dream recall? </w:t>
      </w:r>
      <w:r w:rsidR="00C50C90">
        <w:t xml:space="preserve">Several theories attempted to address this issue. They are summarized as follows </w:t>
      </w:r>
      <w:r w:rsidR="00832703">
        <w:fldChar w:fldCharType="begin"/>
      </w:r>
      <w:r w:rsidR="00832703">
        <w:instrText xml:space="preserve"> ADDIN ZOTERO_ITEM CSL_CITATION {"citationID":"GOoGtQK6","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832703">
        <w:fldChar w:fldCharType="separate"/>
      </w:r>
      <w:r w:rsidR="00832703" w:rsidRPr="00832703">
        <w:t>(</w:t>
      </w:r>
      <w:r w:rsidR="00832703">
        <w:t xml:space="preserve">see also </w:t>
      </w:r>
      <w:r w:rsidR="00832703" w:rsidRPr="00832703">
        <w:t>Schredl 1999)</w:t>
      </w:r>
      <w:r w:rsidR="00832703">
        <w:fldChar w:fldCharType="end"/>
      </w:r>
      <w:r w:rsidR="00DF0AC7">
        <w:t>.</w:t>
      </w:r>
      <w:r w:rsidR="008F28D7">
        <w:t xml:space="preserve"> </w:t>
      </w:r>
    </w:p>
    <w:p w14:paraId="0C582EDA" w14:textId="0543BFD3" w:rsidR="006E7AE4" w:rsidRPr="005C6084" w:rsidRDefault="006E7AE4" w:rsidP="008F28D7">
      <w:pPr>
        <w:rPr>
          <w:color w:val="FF0000"/>
        </w:rPr>
      </w:pPr>
      <w:r w:rsidRPr="005C6084">
        <w:rPr>
          <w:color w:val="FF0000"/>
        </w:rPr>
        <w:t xml:space="preserve">Citation Roger </w:t>
      </w:r>
      <w:r w:rsidR="003E07FD" w:rsidRPr="005C6084">
        <w:rPr>
          <w:color w:val="FF0000"/>
        </w:rPr>
        <w:t>Caillois sur pourquoi les rêves</w:t>
      </w:r>
    </w:p>
    <w:p w14:paraId="50D2B345" w14:textId="3E6DA929" w:rsidR="007A658C" w:rsidRDefault="0008304B" w:rsidP="00D86B9A">
      <w:pPr>
        <w:pStyle w:val="Titre2"/>
      </w:pPr>
      <w:r>
        <w:t>Freud’s repression hypothesis</w:t>
      </w:r>
    </w:p>
    <w:p w14:paraId="267E163C" w14:textId="42C2D556" w:rsidR="002775F7" w:rsidRPr="00F7740C" w:rsidRDefault="002775F7" w:rsidP="002775F7">
      <w:r w:rsidRPr="002775F7">
        <w:t>Freud believed that the function of dreams is to preserve sle</w:t>
      </w:r>
      <w:r>
        <w:t xml:space="preserve">ep by representing as fulfilled </w:t>
      </w:r>
      <w:r w:rsidRPr="002775F7">
        <w:t>wishes that would otherwise awaken the dreamer</w:t>
      </w:r>
      <w:r>
        <w:t xml:space="preserve">. </w:t>
      </w:r>
      <w:r w:rsidR="00F7740C">
        <w:t xml:space="preserve">According to him, </w:t>
      </w:r>
      <w:r>
        <w:t>“</w:t>
      </w:r>
      <w:r w:rsidRPr="002775F7">
        <w:rPr>
          <w:i/>
        </w:rPr>
        <w:t>the forgetting of the dream is in a large measure the work of the resistance”</w:t>
      </w:r>
      <w:r w:rsidR="00F7740C">
        <w:rPr>
          <w:i/>
        </w:rPr>
        <w:t xml:space="preserve"> </w:t>
      </w:r>
      <w:r w:rsidR="00F7740C">
        <w:rPr>
          <w:i/>
        </w:rPr>
        <w:fldChar w:fldCharType="begin"/>
      </w:r>
      <w:r w:rsidR="00F7740C">
        <w:rPr>
          <w:i/>
        </w:rPr>
        <w:instrText xml:space="preserve"> ADDIN ZOTERO_ITEM CSL_CITATION {"citationID":"6qhgL6PL","properties":{"formattedCitation":"(Freud 1900)","plainCitation":"(Freud 1900)"},"citationItems":[{"id":649,"uris":["http://zotero.org/users/2461669/items/8IV3CRIV"],"uri":["http://zotero.org/users/2461669/items/8IV3CRIV"],"itemData":{"id":649,"type":"book","title":"The Interpretation of Dreams. SE, 4–5","publisher":"London: Hogarth","author":[{"family":"Freud","given":"Sigmund"}],"issued":{"date-parts":[["1900"]]}}}],"schema":"https://github.com/citation-style-language/schema/raw/master/csl-citation.json"} </w:instrText>
      </w:r>
      <w:r w:rsidR="00F7740C">
        <w:rPr>
          <w:i/>
        </w:rPr>
        <w:fldChar w:fldCharType="separate"/>
      </w:r>
      <w:r w:rsidR="00F7740C" w:rsidRPr="00F7740C">
        <w:t>(Freud 1900)</w:t>
      </w:r>
      <w:r w:rsidR="00F7740C">
        <w:rPr>
          <w:i/>
        </w:rPr>
        <w:fldChar w:fldCharType="end"/>
      </w:r>
      <w:r w:rsidR="00F7740C">
        <w:t xml:space="preserve">, which means that dreams that are not sufficiently disguised to pass the censor will be entirely repressed and therefore forgotten. </w:t>
      </w:r>
      <w:r w:rsidR="003E07FD">
        <w:t xml:space="preserve">However, as highlighted by </w:t>
      </w:r>
      <w:r w:rsidR="003E07FD">
        <w:fldChar w:fldCharType="begin"/>
      </w:r>
      <w:r w:rsidR="003E07FD">
        <w:instrText xml:space="preserve"> ADDIN ZOTERO_ITEM CSL_CITATION {"citationID":"Ksj1CT8q","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3E07FD">
        <w:fldChar w:fldCharType="separate"/>
      </w:r>
      <w:r w:rsidR="003E07FD" w:rsidRPr="003E07FD">
        <w:t xml:space="preserve">Schredl </w:t>
      </w:r>
      <w:r w:rsidR="003E07FD">
        <w:t>(</w:t>
      </w:r>
      <w:r w:rsidR="003E07FD" w:rsidRPr="003E07FD">
        <w:t>1999)</w:t>
      </w:r>
      <w:r w:rsidR="003E07FD">
        <w:fldChar w:fldCharType="end"/>
      </w:r>
      <w:r w:rsidR="003E07FD">
        <w:t xml:space="preserve">, it is impossible to test this hypothesis because we cannot measure the non-recalled dreams in order to compare them to the recalled ones. </w:t>
      </w:r>
    </w:p>
    <w:p w14:paraId="72F552DB" w14:textId="60B334A2" w:rsidR="005C6084" w:rsidRDefault="009D3277" w:rsidP="005C6084">
      <w:pPr>
        <w:pStyle w:val="Titre2"/>
      </w:pPr>
      <w:r>
        <w:t>L</w:t>
      </w:r>
      <w:r w:rsidR="005C6084">
        <w:t>ife-style hypothesis</w:t>
      </w:r>
    </w:p>
    <w:p w14:paraId="59B5D1AE" w14:textId="1076F659" w:rsidR="00F364A5" w:rsidRDefault="00F364A5" w:rsidP="00F364A5">
      <w:r>
        <w:t xml:space="preserve">Schonbar was one of the first to investigate the psychological correlates of differential DRF. She proposed </w:t>
      </w:r>
      <w:r w:rsidR="00A6790A">
        <w:t xml:space="preserve">that </w:t>
      </w:r>
      <w:r w:rsidR="001408BD">
        <w:t>DRF can be better explained as part of a general life-style and personality traits</w:t>
      </w:r>
      <w:r w:rsidR="00A6790A">
        <w:t xml:space="preserve"> </w:t>
      </w:r>
      <w:r w:rsidR="00A6790A">
        <w:fldChar w:fldCharType="begin"/>
      </w:r>
      <w:r w:rsidR="00A6790A">
        <w:instrText xml:space="preserve"> ADDIN ZOTERO_ITEM CSL_CITATION {"citationID":"IsnJnIUe","properties":{"formattedCitation":"(Schonbar 1965)","plainCitation":"(Schonbar 1965)"},"citationItems":[{"id":1268,"uris":["http://zotero.org/users/2461669/items/TCS6W2RU"],"uri":["http://zotero.org/users/2461669/items/TCS6W2RU"],"itemData":{"id":1268,"type":"article-journal","title":"Differential dream recall frequency as a component of\" life style\".","container-title":"Journal of Consulting Psychology","page":"468","volume":"29","issue":"5","author":[{"family":"Schonbar","given":"Rosalea A."}],"issued":{"date-parts":[["1965"]]}}}],"schema":"https://github.com/citation-style-language/schema/raw/master/csl-citation.json"} </w:instrText>
      </w:r>
      <w:r w:rsidR="00A6790A">
        <w:fldChar w:fldCharType="separate"/>
      </w:r>
      <w:r w:rsidR="00A6790A" w:rsidRPr="00A6790A">
        <w:t>(Schonbar 1965)</w:t>
      </w:r>
      <w:r w:rsidR="00A6790A">
        <w:fldChar w:fldCharType="end"/>
      </w:r>
      <w:r w:rsidR="001408BD">
        <w:t xml:space="preserve">. </w:t>
      </w:r>
      <w:r w:rsidR="0081271E">
        <w:t xml:space="preserve">According to her work, </w:t>
      </w:r>
      <w:r>
        <w:t>high dream recallers are characterized by an ‘inner-acceptant’ life-style, which involves h</w:t>
      </w:r>
      <w:r w:rsidR="0081271E">
        <w:t>igher creativity, introspection, fantasy proneness and openness to experience</w:t>
      </w:r>
      <w:bookmarkStart w:id="39" w:name="_Toc490466274"/>
      <w:r w:rsidR="0081271E">
        <w:t>. This hypothesis has been corroborated b</w:t>
      </w:r>
      <w:r w:rsidR="009E5654">
        <w:t xml:space="preserve">y several experimental studies that reported a positive association between DRF on one hand and openness to experience, absorption and creativity on the other hand (see section </w:t>
      </w:r>
      <w:r w:rsidR="009E5654">
        <w:fldChar w:fldCharType="begin"/>
      </w:r>
      <w:r w:rsidR="009E5654">
        <w:instrText xml:space="preserve"> REF _Ref490596313 \r \h </w:instrText>
      </w:r>
      <w:r w:rsidR="009E5654">
        <w:fldChar w:fldCharType="separate"/>
      </w:r>
      <w:r w:rsidR="009E5654">
        <w:t>II. 3. A</w:t>
      </w:r>
      <w:r w:rsidR="009E5654">
        <w:fldChar w:fldCharType="end"/>
      </w:r>
      <w:r w:rsidR="009E5654">
        <w:t xml:space="preserve">). </w:t>
      </w:r>
    </w:p>
    <w:p w14:paraId="4A775AFF" w14:textId="0F107B12" w:rsidR="009D3277" w:rsidRDefault="009D3277" w:rsidP="009D3277">
      <w:pPr>
        <w:pStyle w:val="Titre2"/>
      </w:pPr>
      <w:r>
        <w:t>Salience hypothesis</w:t>
      </w:r>
    </w:p>
    <w:p w14:paraId="3BC6E22A" w14:textId="77777777" w:rsidR="00F54F62" w:rsidRDefault="003622DB" w:rsidP="003622DB">
      <w:r>
        <w:t xml:space="preserve">Based on </w:t>
      </w:r>
      <w:r w:rsidR="007A1C37">
        <w:t>the idea that the principles of waking memory apply to dream recall</w:t>
      </w:r>
      <w:r>
        <w:t xml:space="preserve">, Cohen developed in the seventies the interference hypothesis </w:t>
      </w:r>
      <w:r>
        <w:fldChar w:fldCharType="begin"/>
      </w:r>
      <w:r>
        <w:instrText xml:space="preserve"> ADDIN ZOTERO_ITEM CSL_CITATION {"citationID":"qLwXslb9","properties":{"formattedCitation":"(Cohen and Wolfe 1973)","plainCitation":"(Cohen and Wolfe 1973)"},"citationItems":[{"id":1270,"uris":["http://zotero.org/users/2461669/items/7987E6JE"],"uri":["http://zotero.org/users/2461669/items/7987E6JE"],"itemData":{"id":1270,"type":"article-journal","title":"Dream recall and repression: Evidence for an alternative hypothesis.","container-title":"Journal of Consulting and Clinical Psychology","page":"349","volume":"41","issue":"3","author":[{"family":"Cohen","given":"David B."},{"family":"Wolfe","given":"Gary"}],"issued":{"date-parts":[["1973"]]}}}],"schema":"https://github.com/citation-style-language/schema/raw/master/csl-citation.json"} </w:instrText>
      </w:r>
      <w:r>
        <w:fldChar w:fldCharType="separate"/>
      </w:r>
      <w:r w:rsidRPr="003622DB">
        <w:t>(Cohen and Wolfe 1973)</w:t>
      </w:r>
      <w:r>
        <w:fldChar w:fldCharType="end"/>
      </w:r>
      <w:r>
        <w:t xml:space="preserve"> </w:t>
      </w:r>
      <w:r w:rsidR="007A1C37">
        <w:t>followed by</w:t>
      </w:r>
      <w:r>
        <w:t xml:space="preserve"> the salience hypothesis </w:t>
      </w:r>
      <w:r>
        <w:fldChar w:fldCharType="begin"/>
      </w:r>
      <w:r>
        <w:instrText xml:space="preserve"> ADDIN ZOTERO_ITEM CSL_CITATION {"citationID":"uwhkqgtd","properties":{"formattedCitation":"(Cohen and MacNeilage 1974)","plainCitation":"(Cohen and MacNeilage 1974)"},"citationItems":[{"id":1269,"uris":["http://zotero.org/users/2461669/items/6I9X84J6"],"uri":["http://zotero.org/users/2461669/items/6I9X84J6"],"itemData":{"id":1269,"type":"article-journal","title":"A test of the salience hypothesis of dream recall.","container-title":"Journal of Consulting and Clinical Psychology","page":"699","volume":"42","issue":"5","author":[{"family":"Cohen","given":"David B."},{"family":"MacNeilage","given":"Peter F."}],"issued":{"date-parts":[["1974"]]}}}],"schema":"https://github.com/citation-style-language/schema/raw/master/csl-citation.json"} </w:instrText>
      </w:r>
      <w:r>
        <w:fldChar w:fldCharType="separate"/>
      </w:r>
      <w:r w:rsidRPr="003622DB">
        <w:t>(Cohen and MacNeilage 1974)</w:t>
      </w:r>
      <w:r>
        <w:fldChar w:fldCharType="end"/>
      </w:r>
      <w:r>
        <w:t xml:space="preserve">. </w:t>
      </w:r>
      <w:r w:rsidR="0085108B">
        <w:t xml:space="preserve">The interference hypothesis postulates that the dream memory trace remains so long as there is no </w:t>
      </w:r>
      <w:r w:rsidR="00417496">
        <w:t>distraction or interfe</w:t>
      </w:r>
      <w:r w:rsidR="007A1C37">
        <w:t>rence. Otherwise, dreams are forgotten in order to maximize the memory capacity for the day ahead.</w:t>
      </w:r>
      <w:r w:rsidR="003D71D5">
        <w:t xml:space="preserve"> In other word, the dreamer must pay attention immediately after awakening to the dream.</w:t>
      </w:r>
      <w:r w:rsidR="007A1C37">
        <w:t xml:space="preserve"> </w:t>
      </w:r>
    </w:p>
    <w:p w14:paraId="0B141298" w14:textId="3BB4B6EC" w:rsidR="0085108B" w:rsidRPr="00210A39" w:rsidRDefault="007A1C37" w:rsidP="003622DB">
      <w:r>
        <w:t>Cohen extended this idea</w:t>
      </w:r>
      <w:r w:rsidR="00417496">
        <w:t xml:space="preserve"> </w:t>
      </w:r>
      <w:r>
        <w:t xml:space="preserve">in the salience hypothesis, which emphasizes dream content and states that </w:t>
      </w:r>
      <w:r w:rsidR="0085108B">
        <w:t>the more salient a dream</w:t>
      </w:r>
      <w:r w:rsidR="00544D38">
        <w:t xml:space="preserve"> </w:t>
      </w:r>
      <w:r w:rsidR="001B726D">
        <w:t>(e.g. a vivid</w:t>
      </w:r>
      <w:r w:rsidR="00544D38">
        <w:t>, bizarre, and highly emotional dream)</w:t>
      </w:r>
      <w:r w:rsidR="0085108B">
        <w:t>,</w:t>
      </w:r>
      <w:r w:rsidR="00417496">
        <w:t xml:space="preserve"> and the less interferences there are during the recall process, </w:t>
      </w:r>
      <w:r w:rsidR="0085108B">
        <w:t xml:space="preserve">the more likely </w:t>
      </w:r>
      <w:r w:rsidR="00417496">
        <w:t>the dream</w:t>
      </w:r>
      <w:r w:rsidR="0085108B">
        <w:t xml:space="preserve"> is to be recalled. </w:t>
      </w:r>
      <w:r w:rsidR="00392244">
        <w:t xml:space="preserve">Several </w:t>
      </w:r>
      <w:r w:rsidR="009C5580">
        <w:t>findings are in favor of</w:t>
      </w:r>
      <w:r w:rsidR="00392244">
        <w:t xml:space="preserve"> this hypothesis. </w:t>
      </w:r>
      <w:r w:rsidR="00210A39" w:rsidRPr="00210A39">
        <w:t>For example, it has been shown that</w:t>
      </w:r>
      <w:r w:rsidR="00D43222" w:rsidRPr="00210A39">
        <w:t xml:space="preserve"> bizarreness</w:t>
      </w:r>
      <w:r w:rsidR="00C81C0F">
        <w:t xml:space="preserve"> </w:t>
      </w:r>
      <w:r w:rsidR="00C81C0F">
        <w:fldChar w:fldCharType="begin"/>
      </w:r>
      <w:r w:rsidR="00C81C0F">
        <w:instrText xml:space="preserve"> ADDIN ZOTERO_ITEM CSL_CITATION {"citationID":"ZaWZqMYU","properties":{"formattedCitation":"(Cipolli et al. 1993)","plainCitation":"(Cipolli et al. 1993)"},"citationItems":[{"id":1275,"uris":["http://zotero.org/users/2461669/items/GCRSCE8B"],"uri":["http://zotero.org/users/2461669/items/GCRSCE8B"],"itemData":{"id":1275,"type":"article-journal","title":"Bizarreness effect in dream recall","container-title":"Sleep","page":"163–170","volume":"16","issue":"2","source":"Google Scholar","author":[{"family":"Cipolli","given":"Carlo"},{"family":"Bolzani","given":"Roberto"},{"family":"Comoldi","given":"Cesare"},{"family":"Beni","given":"Rossana De"},{"family":"Fagioli","given":"Iino"}],"issued":{"date-parts":[["1993"]]}}}],"schema":"https://github.com/citation-style-language/schema/raw/master/csl-citation.json"} </w:instrText>
      </w:r>
      <w:r w:rsidR="00C81C0F">
        <w:fldChar w:fldCharType="separate"/>
      </w:r>
      <w:r w:rsidR="00C81C0F" w:rsidRPr="00C81C0F">
        <w:t>(Cipolli et al. 1993)</w:t>
      </w:r>
      <w:r w:rsidR="00C81C0F">
        <w:fldChar w:fldCharType="end"/>
      </w:r>
      <w:r w:rsidR="00D43222" w:rsidRPr="00210A39">
        <w:t xml:space="preserve"> and emotionality</w:t>
      </w:r>
      <w:r w:rsidR="00C81C0F">
        <w:t xml:space="preserve"> </w:t>
      </w:r>
      <w:r w:rsidR="00C81C0F">
        <w:fldChar w:fldCharType="begin"/>
      </w:r>
      <w:r w:rsidR="00C81C0F">
        <w:instrText xml:space="preserve"> ADDIN ZOTERO_ITEM CSL_CITATION {"citationID":"H4LrGomY","properties":{"formattedCitation":"(Schredl and Doll 1998)","plainCitation":"(Schredl and Doll 1998)"},"citationItems":[{"id":1276,"uris":["http://zotero.org/users/2461669/items/PFQG29WZ"],"uri":["http://zotero.org/users/2461669/items/PFQG29WZ"],"itemData":{"id":1276,"type":"article-journal","title":"Emotions in diary dreams","container-title":"Consciousness and cognition","page":"634-646","volume":"7","issue":"4","author":[{"family":"Schredl","given":"Michael"},{"family":"Doll","given":"Evelyn"}],"issued":{"date-parts":[["1998"]]}}}],"schema":"https://github.com/citation-style-language/schema/raw/master/csl-citation.json"} </w:instrText>
      </w:r>
      <w:r w:rsidR="00C81C0F">
        <w:fldChar w:fldCharType="separate"/>
      </w:r>
      <w:r w:rsidR="00C81C0F" w:rsidRPr="00C81C0F">
        <w:t>(Schredl and Doll 1998)</w:t>
      </w:r>
      <w:r w:rsidR="00C81C0F">
        <w:fldChar w:fldCharType="end"/>
      </w:r>
      <w:r w:rsidR="00C81C0F">
        <w:t xml:space="preserve"> enhance recall of dream content</w:t>
      </w:r>
      <w:r w:rsidR="00D43222" w:rsidRPr="00210A39">
        <w:t xml:space="preserve">. </w:t>
      </w:r>
      <w:r w:rsidR="004E187B">
        <w:t xml:space="preserve">More recently, Parke and Horton (2009) have studied the combined effect of interference and salience processes on dream recall. </w:t>
      </w:r>
      <w:r w:rsidR="004E187B" w:rsidRPr="004E187B">
        <w:t>The findings suggest that a link is present, as the more interference experienced has tended to reduce the length of the dream recall in turn reducing the reported salience</w:t>
      </w:r>
      <w:r w:rsidR="004E187B">
        <w:t>.</w:t>
      </w:r>
    </w:p>
    <w:p w14:paraId="2BB18255" w14:textId="2D9C5DCD" w:rsidR="009D3277" w:rsidRDefault="009D3277" w:rsidP="009D3277">
      <w:pPr>
        <w:pStyle w:val="Titre2"/>
      </w:pPr>
      <w:r>
        <w:t>Arousal-retrieval</w:t>
      </w:r>
      <w:r w:rsidR="00655633">
        <w:t xml:space="preserve"> model</w:t>
      </w:r>
    </w:p>
    <w:p w14:paraId="5C1FC7BE" w14:textId="7428CAC4" w:rsidR="00F4026C" w:rsidRDefault="00F4026C" w:rsidP="00F4026C">
      <w:r w:rsidRPr="00F4026C">
        <w:t xml:space="preserve">Koulack and Goodenough </w:t>
      </w:r>
      <w:r>
        <w:t>(1976) prop</w:t>
      </w:r>
      <w:r w:rsidR="005A5E76">
        <w:t>osed in their so-called arousal-</w:t>
      </w:r>
      <w:r>
        <w:t xml:space="preserve">retrieval model that </w:t>
      </w:r>
      <w:r w:rsidR="005A5E76">
        <w:t>a short period of wakefulness</w:t>
      </w:r>
      <w:r>
        <w:t xml:space="preserve"> (arousal) </w:t>
      </w:r>
      <w:r w:rsidR="005A5E76">
        <w:t xml:space="preserve">must occur </w:t>
      </w:r>
      <w:r w:rsidR="004D6A0F">
        <w:t>immediately after</w:t>
      </w:r>
      <w:r w:rsidR="005A5E76">
        <w:t xml:space="preserve"> dreaming in order to transfer the dream content from short-term memory to long term memory</w:t>
      </w:r>
      <w:r>
        <w:t>.</w:t>
      </w:r>
      <w:r w:rsidR="005A5E76">
        <w:t xml:space="preserve"> Furthermore, they drew on </w:t>
      </w:r>
      <w:r w:rsidR="00DD66B0">
        <w:t>Cohen’s work</w:t>
      </w:r>
      <w:r w:rsidR="005A5E76">
        <w:t xml:space="preserve"> to propose that </w:t>
      </w:r>
      <w:r w:rsidR="00DD66B0">
        <w:t>the salience of dream content a</w:t>
      </w:r>
      <w:r w:rsidR="005A5E76">
        <w:t>nd lack of interferences</w:t>
      </w:r>
      <w:r w:rsidR="00DD66B0">
        <w:t xml:space="preserve"> during the recall process</w:t>
      </w:r>
      <w:r w:rsidR="005A5E76">
        <w:t xml:space="preserve"> </w:t>
      </w:r>
      <w:r w:rsidR="00DD66B0">
        <w:t>were critical for a successful</w:t>
      </w:r>
      <w:r w:rsidR="005A5E76">
        <w:t xml:space="preserve"> recall </w:t>
      </w:r>
      <w:r w:rsidR="00DD66B0">
        <w:t>of the stored dream</w:t>
      </w:r>
      <w:r w:rsidR="005A5E76">
        <w:t xml:space="preserve"> (retrieval). </w:t>
      </w:r>
      <w:r w:rsidR="00381C85">
        <w:t xml:space="preserve">The arousal-retrieval model has received great support from the literature. </w:t>
      </w:r>
      <w:r w:rsidR="004D6A0F">
        <w:t xml:space="preserve">First, nocturnal awakening has been </w:t>
      </w:r>
      <w:r w:rsidR="0073405E">
        <w:t>positively associated with DRF. Using retrospective evaluation, Schredl et al. (2003) found a positive correlation between t</w:t>
      </w:r>
      <w:r w:rsidR="0073405E" w:rsidRPr="0073405E">
        <w:t xml:space="preserve">he number of nocturnal awakenings </w:t>
      </w:r>
      <w:r w:rsidR="0073405E">
        <w:t>and DRF.</w:t>
      </w:r>
      <w:r w:rsidR="00A75F3B">
        <w:t xml:space="preserve"> Using objective PSG recordings over a full night of sleep in the lab, Eichenlaub et al. (2014) found that high dream recallers demonstrated more intra-sleep wakefulness and longer nocturnal awakenings than low dream recallers</w:t>
      </w:r>
      <w:r w:rsidR="004D6A0F">
        <w:t xml:space="preserve"> </w:t>
      </w:r>
      <w:r w:rsidR="00A75F3B">
        <w:t xml:space="preserve">(see </w:t>
      </w:r>
      <w:r w:rsidR="009E5654">
        <w:t>section</w:t>
      </w:r>
      <w:r w:rsidR="00DD43BF">
        <w:t xml:space="preserve"> </w:t>
      </w:r>
      <w:r w:rsidR="00A75F3B">
        <w:fldChar w:fldCharType="begin"/>
      </w:r>
      <w:r w:rsidR="00A75F3B">
        <w:instrText xml:space="preserve"> REF _Ref490595152 \r \h </w:instrText>
      </w:r>
      <w:r w:rsidR="00A75F3B">
        <w:fldChar w:fldCharType="separate"/>
      </w:r>
      <w:r w:rsidR="00A75F3B">
        <w:t>II. 3. B</w:t>
      </w:r>
      <w:r w:rsidR="00A75F3B">
        <w:fldChar w:fldCharType="end"/>
      </w:r>
      <w:r w:rsidR="00A75F3B">
        <w:t>)</w:t>
      </w:r>
    </w:p>
    <w:p w14:paraId="4536E570" w14:textId="734ABC24" w:rsidR="00750C0C" w:rsidRDefault="00655633" w:rsidP="001408BD">
      <w:pPr>
        <w:pStyle w:val="Titre2"/>
      </w:pPr>
      <w:bookmarkStart w:id="40" w:name="_Toc490466273"/>
      <w:r>
        <w:t>S</w:t>
      </w:r>
      <w:r w:rsidR="00750C0C">
        <w:t>tate-shift hypothesis</w:t>
      </w:r>
      <w:bookmarkEnd w:id="40"/>
    </w:p>
    <w:p w14:paraId="41C975CB" w14:textId="16DFB664" w:rsidR="00F46D34" w:rsidRDefault="00F46D34" w:rsidP="00750C0C">
      <w:r>
        <w:t xml:space="preserve">Extending these arousal-based ideas, Koukkou and Lehmann (1983) proposed the state-shift hypothesis which </w:t>
      </w:r>
      <w:r w:rsidR="00CC622C">
        <w:t>emphasizes</w:t>
      </w:r>
      <w:r>
        <w:t xml:space="preserve"> the state dependent effects of dream recall rather than short-term memory. </w:t>
      </w:r>
      <w:r w:rsidR="00750C0C">
        <w:t xml:space="preserve">According to them, </w:t>
      </w:r>
      <w:r w:rsidR="00750C0C" w:rsidRPr="00BA775C">
        <w:rPr>
          <w:i/>
        </w:rPr>
        <w:t>“forgetting of dreams is a function of the magnitude of the difference between states during encoding and recall</w:t>
      </w:r>
      <w:r w:rsidR="00750C0C">
        <w:rPr>
          <w:i/>
        </w:rPr>
        <w:t>.</w:t>
      </w:r>
      <w:r w:rsidR="00750C0C" w:rsidRPr="00BA775C">
        <w:rPr>
          <w:i/>
        </w:rPr>
        <w:t>”</w:t>
      </w:r>
      <w:r w:rsidR="00750C0C">
        <w:rPr>
          <w:i/>
        </w:rPr>
        <w:t xml:space="preserve"> </w:t>
      </w:r>
      <w:r w:rsidR="00750C0C">
        <w:rPr>
          <w:i/>
        </w:rPr>
        <w:fldChar w:fldCharType="begin"/>
      </w:r>
      <w:r w:rsidR="00750C0C">
        <w:rPr>
          <w:i/>
        </w:rPr>
        <w:instrText xml:space="preserve"> ADDIN ZOTERO_ITEM CSL_CITATION {"citationID":"begdGKwJ","properties":{"formattedCitation":"(Koukkou and Lehmann 1983)","plainCitation":"(Koukkou and Lehmann 1983)"},"citationItems":[{"id":418,"uris":["http://zotero.org/users/2461669/items/GWSAXGQV"],"uri":["http://zotero.org/users/2461669/items/GWSAXGQV"],"itemData":{"id":418,"type":"article-journal","title":"Dreaming: The functional state-shift hypothesis. A neuropsychophysiological model","container-title":"The British Journal of Psychiatry","page":"221-231","volume":"142","issue":"3","source":"CrossRef","DOI":"10.1192/bjp.142.3.221","ISSN":"0007-1250","shortTitle":"Dreaming","language":"en","author":[{"family":"Koukkou","given":"M."},{"family":"Lehmann","given":"D."}],"issued":{"date-parts":[["1983",3,1]]}}}],"schema":"https://github.com/citation-style-language/schema/raw/master/csl-citation.json"} </w:instrText>
      </w:r>
      <w:r w:rsidR="00750C0C">
        <w:rPr>
          <w:i/>
        </w:rPr>
        <w:fldChar w:fldCharType="separate"/>
      </w:r>
      <w:r w:rsidR="00750C0C" w:rsidRPr="007A5B9C">
        <w:t>(Koukkou and Lehmann 1983)</w:t>
      </w:r>
      <w:r w:rsidR="00750C0C">
        <w:rPr>
          <w:i/>
        </w:rPr>
        <w:fldChar w:fldCharType="end"/>
      </w:r>
      <w:r w:rsidR="00750C0C">
        <w:t xml:space="preserve">. Consequently, the closer two functional states are, the better is the transference of information. This could explain higher rates of dream recall following REM sleep (which is functionally close to wakefulness) than NREM sleep (and especially N3 sleep in which cortical activity is very different from wakefulness). </w:t>
      </w:r>
    </w:p>
    <w:p w14:paraId="660CCEF4" w14:textId="68B8CA41" w:rsidR="00750C0C" w:rsidRDefault="00750C0C" w:rsidP="00750C0C">
      <w:r w:rsidRPr="00F32DD5">
        <w:rPr>
          <w:color w:val="FF0000"/>
        </w:rPr>
        <w:t>Sleep inertia?</w:t>
      </w:r>
    </w:p>
    <w:p w14:paraId="55F708E3" w14:textId="1A7D4B2C" w:rsidR="009D3277" w:rsidRDefault="007944EB" w:rsidP="009D3277">
      <w:pPr>
        <w:pStyle w:val="Titre2"/>
      </w:pPr>
      <w:r>
        <w:t xml:space="preserve">Towards a </w:t>
      </w:r>
      <w:r w:rsidR="00B64AF6">
        <w:t>unifying theory of dream recall</w:t>
      </w:r>
    </w:p>
    <w:p w14:paraId="45560BE0" w14:textId="46EBC11D" w:rsidR="009D3277" w:rsidRPr="009D3277" w:rsidRDefault="009D3277" w:rsidP="009D3277">
      <w:r w:rsidRPr="009D3277">
        <w:rPr>
          <w:color w:val="FF0000"/>
        </w:rPr>
        <w:t>They range from relating to the content of the dream (Freud’s repression (1900) and Cohen &amp; MacNeilage’s (1974) salience hypotheses) to accounting for the cognitive and physiological processes</w:t>
      </w:r>
      <w:r>
        <w:rPr>
          <w:color w:val="FF0000"/>
        </w:rPr>
        <w:t xml:space="preserve"> </w:t>
      </w:r>
      <w:r w:rsidRPr="009D3277">
        <w:rPr>
          <w:color w:val="FF0000"/>
        </w:rPr>
        <w:t xml:space="preserve">(arousal-retrieval  and  functional  state-shift models). </w:t>
      </w:r>
      <w:r w:rsidR="004B2E73">
        <w:rPr>
          <w:color w:val="FF0000"/>
        </w:rPr>
        <w:t xml:space="preserve">The empirical data support the arousal-retrieval model and the life-style hypothesis. </w:t>
      </w:r>
      <w:r w:rsidR="00C95310">
        <w:rPr>
          <w:color w:val="FF0000"/>
        </w:rPr>
        <w:t xml:space="preserve">A comprehensive, unified theory of dream recall should combine these two models. Day-to-day DRF variability: state dependant factors. Inter-individual variability: trait dependant factor. </w:t>
      </w:r>
      <w:bookmarkStart w:id="41" w:name="_GoBack"/>
      <w:bookmarkEnd w:id="41"/>
    </w:p>
    <w:p w14:paraId="6D5CD575" w14:textId="77777777" w:rsidR="00F32DD5" w:rsidRDefault="00F32DD5" w:rsidP="00F364A5"/>
    <w:bookmarkEnd w:id="39"/>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2" w:name="_Toc490466286"/>
      <w:r>
        <w:t>Dream content and dream function</w:t>
      </w:r>
      <w:bookmarkEnd w:id="42"/>
    </w:p>
    <w:p w14:paraId="70D16580" w14:textId="44B88B4F" w:rsidR="004731F6" w:rsidRPr="004731F6" w:rsidRDefault="00E72095" w:rsidP="004731F6">
      <w:r>
        <w:t>Schopenhauer</w:t>
      </w:r>
    </w:p>
    <w:p w14:paraId="25222017" w14:textId="196FE5DA" w:rsidR="001F6EE3" w:rsidRPr="002F4A03" w:rsidRDefault="001F6EE3" w:rsidP="00D249CA">
      <w:pPr>
        <w:pStyle w:val="Titre1"/>
      </w:pPr>
      <w:bookmarkStart w:id="43" w:name="_Toc490466287"/>
      <w:r>
        <w:t>Dream content</w:t>
      </w:r>
      <w:bookmarkEnd w:id="43"/>
    </w:p>
    <w:p w14:paraId="2935D9C4" w14:textId="58226A27" w:rsidR="001F6EE3" w:rsidRDefault="00C633C3" w:rsidP="00D249CA">
      <w:pPr>
        <w:pStyle w:val="Titre2"/>
      </w:pPr>
      <w:bookmarkStart w:id="44" w:name="_Toc490466288"/>
      <w:r>
        <w:t xml:space="preserve">Methodology: </w:t>
      </w:r>
      <w:r w:rsidR="00BE3BC5">
        <w:t xml:space="preserve">basic principles of </w:t>
      </w:r>
      <w:r w:rsidR="00F47A0D">
        <w:t>d</w:t>
      </w:r>
      <w:r w:rsidR="001F6EE3">
        <w:t>ream content analysis</w:t>
      </w:r>
      <w:bookmarkEnd w:id="44"/>
    </w:p>
    <w:p w14:paraId="11EFEBA7" w14:textId="5366CA55" w:rsidR="001F6EE3" w:rsidRDefault="001F6EE3" w:rsidP="00D249CA">
      <w:pPr>
        <w:pStyle w:val="Titre2"/>
      </w:pPr>
      <w:bookmarkStart w:id="45" w:name="_Toc490466289"/>
      <w:r>
        <w:t>Experimental results</w:t>
      </w:r>
      <w:bookmarkEnd w:id="45"/>
    </w:p>
    <w:p w14:paraId="4E77C1B8" w14:textId="6067A380" w:rsidR="00AC7B34" w:rsidRPr="00AC7B34" w:rsidRDefault="00771EA8" w:rsidP="00D249CA">
      <w:pPr>
        <w:pStyle w:val="Titre2"/>
      </w:pPr>
      <w:bookmarkStart w:id="46" w:name="_Toc490466290"/>
      <w:r>
        <w:t>The memory sources of dream</w:t>
      </w:r>
      <w:r w:rsidR="00B14874">
        <w:t>s</w:t>
      </w:r>
      <w:bookmarkEnd w:id="46"/>
    </w:p>
    <w:p w14:paraId="3C302907" w14:textId="77777777" w:rsidR="001F6EE3" w:rsidRDefault="001F6EE3" w:rsidP="00D249CA">
      <w:pPr>
        <w:pStyle w:val="Titre1"/>
      </w:pPr>
      <w:bookmarkStart w:id="47" w:name="_Toc490466291"/>
      <w:r>
        <w:t>The function(s) of dreams</w:t>
      </w:r>
      <w:bookmarkEnd w:id="47"/>
    </w:p>
    <w:p w14:paraId="5D3BBF3D" w14:textId="07340878" w:rsidR="0033711E" w:rsidRDefault="0033711E" w:rsidP="00D249CA">
      <w:pPr>
        <w:pStyle w:val="Titre2"/>
      </w:pPr>
      <w:bookmarkStart w:id="48" w:name="_Toc490466292"/>
      <w:r>
        <w:t>Historical perspective</w:t>
      </w:r>
      <w:bookmarkEnd w:id="48"/>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9" w:name="_Toc490466293"/>
      <w:r>
        <w:t>Emotional regulation</w:t>
      </w:r>
      <w:bookmarkEnd w:id="49"/>
    </w:p>
    <w:p w14:paraId="21CFF21B" w14:textId="111C31A7" w:rsidR="007F3E4D" w:rsidRDefault="007F3E4D" w:rsidP="00D249CA">
      <w:pPr>
        <w:pStyle w:val="Titre2"/>
      </w:pPr>
      <w:bookmarkStart w:id="50" w:name="_Toc490466294"/>
      <w:r>
        <w:t>Memory processing</w:t>
      </w:r>
      <w:bookmarkEnd w:id="50"/>
    </w:p>
    <w:p w14:paraId="7F8ED3F8" w14:textId="2566C130" w:rsidR="00CA33D7" w:rsidRPr="00CA33D7" w:rsidRDefault="00CA33D7" w:rsidP="00D249CA">
      <w:pPr>
        <w:pStyle w:val="Titre2"/>
      </w:pPr>
      <w:bookmarkStart w:id="51" w:name="_Toc490466295"/>
      <w:r>
        <w:t>Others hypotheses</w:t>
      </w:r>
      <w:bookmarkEnd w:id="51"/>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2" w:name="_Toc490466296"/>
      <w:r>
        <w:t>Hypothesis and objectives</w:t>
      </w:r>
      <w:bookmarkEnd w:id="52"/>
    </w:p>
    <w:p w14:paraId="244292D9" w14:textId="77777777" w:rsidR="00302D46" w:rsidRDefault="00302D46" w:rsidP="00D249CA">
      <w:pPr>
        <w:pStyle w:val="Titre1"/>
      </w:pPr>
      <w:bookmarkStart w:id="53" w:name="_Toc490466297"/>
      <w:r>
        <w:t>Unresolved issues</w:t>
      </w:r>
      <w:bookmarkEnd w:id="53"/>
    </w:p>
    <w:p w14:paraId="5600F5FC" w14:textId="77777777" w:rsidR="00AC7B34" w:rsidRDefault="00D0082F" w:rsidP="00D249CA">
      <w:pPr>
        <w:pStyle w:val="Titre2"/>
      </w:pPr>
      <w:bookmarkStart w:id="54" w:name="_Toc490466298"/>
      <w:r>
        <w:t>Difference</w:t>
      </w:r>
      <w:r w:rsidR="0059151E">
        <w:t>s between HR and LR at awakening</w:t>
      </w:r>
      <w:bookmarkEnd w:id="54"/>
    </w:p>
    <w:p w14:paraId="7B667D4F" w14:textId="74D9C5BB" w:rsidR="00832FCF" w:rsidRPr="00832FCF" w:rsidRDefault="00832FCF" w:rsidP="00D249CA">
      <w:pPr>
        <w:pStyle w:val="Titre2"/>
      </w:pPr>
      <w:bookmarkStart w:id="55" w:name="_Toc490466299"/>
      <w:r>
        <w:t>Differences in the micro-structure of HR and LR</w:t>
      </w:r>
      <w:bookmarkEnd w:id="55"/>
    </w:p>
    <w:p w14:paraId="6929E640" w14:textId="09BA6315" w:rsidR="00056E0C" w:rsidRDefault="00AC7B34" w:rsidP="00D249CA">
      <w:pPr>
        <w:pStyle w:val="Titre2"/>
      </w:pPr>
      <w:bookmarkStart w:id="56" w:name="_Toc490466300"/>
      <w:r>
        <w:t>What are the memory sources of dreaming?</w:t>
      </w:r>
      <w:bookmarkEnd w:id="56"/>
      <w:r w:rsidR="007509C2">
        <w:br w:type="page"/>
      </w:r>
    </w:p>
    <w:p w14:paraId="6DB64424" w14:textId="0814BBA2" w:rsidR="007509C2" w:rsidRDefault="007509C2" w:rsidP="00D249CA"/>
    <w:p w14:paraId="04610474" w14:textId="77777777" w:rsidR="005950A6" w:rsidRDefault="009705FD" w:rsidP="003A78B4">
      <w:pPr>
        <w:pStyle w:val="Partie"/>
      </w:pPr>
      <w:bookmarkStart w:id="57" w:name="_Toc490466301"/>
      <w:r>
        <w:t>EXPERIMENTAL RESULTS</w:t>
      </w:r>
      <w:bookmarkEnd w:id="57"/>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8" w:name="_Toc490466302"/>
      <w:r>
        <w:t>METHODOLOGICAL DEVELOPMENT</w:t>
      </w:r>
      <w:bookmarkEnd w:id="58"/>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9" w:name="_Toc490466303"/>
      <w:r>
        <w:t>GENERAL DISCUSSION</w:t>
      </w:r>
      <w:bookmarkEnd w:id="59"/>
    </w:p>
    <w:p w14:paraId="6941BDA7" w14:textId="481DC854" w:rsidR="00F00409" w:rsidRDefault="00481A3C" w:rsidP="00D249CA">
      <w:r>
        <w:br w:type="page"/>
      </w:r>
      <w:r w:rsidR="00F00409">
        <w:t>Reprendre les theories dream recall:</w:t>
      </w:r>
    </w:p>
    <w:p w14:paraId="57924B87" w14:textId="1A158F0E" w:rsidR="00481A3C" w:rsidRDefault="0005020E" w:rsidP="00D249CA">
      <w:r>
        <w:t>Salience hypothesis (blag</w:t>
      </w:r>
      <w:r w:rsidR="00F00409">
        <w:t>r</w:t>
      </w:r>
      <w:r>
        <w:t>o</w:t>
      </w:r>
      <w:r w:rsidR="00F00409">
        <w:t>ve</w:t>
      </w:r>
      <w:r>
        <w:t xml:space="preserve"> pace schott)</w:t>
      </w:r>
    </w:p>
    <w:p w14:paraId="21FB2123" w14:textId="77777777" w:rsidR="00F00409" w:rsidRDefault="00F00409" w:rsidP="00F00409"/>
    <w:p w14:paraId="3522A38B" w14:textId="399B19DB" w:rsidR="00F00409" w:rsidRDefault="00F00409">
      <w:pPr>
        <w:spacing w:after="200" w:line="276" w:lineRule="auto"/>
        <w:jc w:val="left"/>
        <w:rPr>
          <w:rFonts w:ascii="Georgia" w:hAnsi="Georgia"/>
          <w:sz w:val="52"/>
          <w:szCs w:val="60"/>
        </w:rPr>
      </w:pPr>
      <w:r>
        <w:br w:type="page"/>
      </w:r>
    </w:p>
    <w:p w14:paraId="0E3BAA26" w14:textId="77777777" w:rsidR="00056E0C" w:rsidRDefault="00056E0C" w:rsidP="003A78B4">
      <w:pPr>
        <w:pStyle w:val="Partie"/>
      </w:pPr>
    </w:p>
    <w:p w14:paraId="22685A2E" w14:textId="77777777" w:rsidR="00481A3C" w:rsidRDefault="00DC3BE4" w:rsidP="003A78B4">
      <w:pPr>
        <w:pStyle w:val="Partie"/>
      </w:pPr>
      <w:bookmarkStart w:id="60" w:name="_Toc490466304"/>
      <w:r>
        <w:t>ANNEXES</w:t>
      </w:r>
      <w:bookmarkEnd w:id="60"/>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1" w:name="_Toc490466305"/>
      <w:r>
        <w:t>REFERENCES</w:t>
      </w:r>
      <w:bookmarkEnd w:id="61"/>
    </w:p>
    <w:sectPr w:rsidR="00481A3C" w:rsidRPr="00586CE6" w:rsidSect="00D7249A">
      <w:footerReference w:type="default" r:id="rId16"/>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02AB14" w14:textId="77777777" w:rsidR="008660DE" w:rsidRDefault="008660DE" w:rsidP="00D249CA">
      <w:r>
        <w:separator/>
      </w:r>
    </w:p>
  </w:endnote>
  <w:endnote w:type="continuationSeparator" w:id="0">
    <w:p w14:paraId="613D4B85" w14:textId="77777777" w:rsidR="008660DE" w:rsidRDefault="008660DE"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3E0D017B-39CF-4F96-9872-43850116C16A}"/>
    <w:embedBold r:id="rId2" w:fontKey="{A05D34F0-3FCB-4806-B38F-E60BE139CC9D}"/>
    <w:embedItalic r:id="rId3" w:fontKey="{149FF950-1498-4C54-9382-B6B271E4796E}"/>
    <w:embedBoldItalic r:id="rId4" w:fontKey="{6C1E1071-F808-4E6B-9C72-7FB00A5E3DE5}"/>
  </w:font>
  <w:font w:name="Georgia">
    <w:panose1 w:val="02040502050405020303"/>
    <w:charset w:val="00"/>
    <w:family w:val="roman"/>
    <w:pitch w:val="variable"/>
    <w:sig w:usb0="00000287" w:usb1="00000000" w:usb2="00000000" w:usb3="00000000" w:csb0="0000009F" w:csb1="00000000"/>
    <w:embedRegular r:id="rId5" w:fontKey="{E1667C6A-8F52-464A-913F-050F076FB76B}"/>
  </w:font>
  <w:font w:name="Segoe UI">
    <w:panose1 w:val="020B0502040204020203"/>
    <w:charset w:val="00"/>
    <w:family w:val="swiss"/>
    <w:pitch w:val="variable"/>
    <w:sig w:usb0="E10022FF" w:usb1="C000E47F" w:usb2="00000029" w:usb3="00000000" w:csb0="000001DF" w:csb1="00000000"/>
    <w:embedRegular r:id="rId6" w:fontKey="{164BCD44-D1E3-416D-A5C2-EAC6C320F72B}"/>
  </w:font>
  <w:font w:name="Verdana">
    <w:panose1 w:val="020B0604030504040204"/>
    <w:charset w:val="00"/>
    <w:family w:val="swiss"/>
    <w:pitch w:val="variable"/>
    <w:sig w:usb0="A10006FF" w:usb1="4000205B" w:usb2="00000010" w:usb3="00000000" w:csb0="0000019F" w:csb1="00000000"/>
    <w:embedRegular r:id="rId7" w:fontKey="{1C39F577-E236-4304-964F-0B81100A580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E649B7" w:rsidRDefault="00E649B7">
        <w:pPr>
          <w:pStyle w:val="Pieddepage"/>
          <w:jc w:val="center"/>
        </w:pPr>
        <w:r>
          <w:fldChar w:fldCharType="begin"/>
        </w:r>
        <w:r>
          <w:instrText>PAGE   \* MERGEFORMAT</w:instrText>
        </w:r>
        <w:r>
          <w:fldChar w:fldCharType="separate"/>
        </w:r>
        <w:r w:rsidR="00C95310" w:rsidRPr="00C95310">
          <w:rPr>
            <w:noProof/>
            <w:lang w:val="fr-FR"/>
          </w:rPr>
          <w:t>36</w:t>
        </w:r>
        <w:r>
          <w:fldChar w:fldCharType="end"/>
        </w:r>
      </w:p>
    </w:sdtContent>
  </w:sdt>
  <w:p w14:paraId="448B56DD" w14:textId="77777777" w:rsidR="00E649B7" w:rsidRDefault="00E649B7">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18212D" w14:textId="77777777" w:rsidR="008660DE" w:rsidRDefault="008660DE" w:rsidP="00D249CA">
      <w:r>
        <w:separator/>
      </w:r>
    </w:p>
  </w:footnote>
  <w:footnote w:type="continuationSeparator" w:id="0">
    <w:p w14:paraId="622469BA" w14:textId="77777777" w:rsidR="008660DE" w:rsidRDefault="008660DE"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DB8405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1"/>
  </w:num>
  <w:num w:numId="3">
    <w:abstractNumId w:val="6"/>
  </w:num>
  <w:num w:numId="4">
    <w:abstractNumId w:val="8"/>
  </w:num>
  <w:num w:numId="5">
    <w:abstractNumId w:val="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4"/>
  </w:num>
  <w:num w:numId="9">
    <w:abstractNumId w:val="2"/>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04054"/>
    <w:rsid w:val="000058F5"/>
    <w:rsid w:val="00007040"/>
    <w:rsid w:val="00010D1D"/>
    <w:rsid w:val="000155A7"/>
    <w:rsid w:val="00015AEF"/>
    <w:rsid w:val="0001708D"/>
    <w:rsid w:val="00017404"/>
    <w:rsid w:val="000175E1"/>
    <w:rsid w:val="00021A27"/>
    <w:rsid w:val="000241B4"/>
    <w:rsid w:val="00025933"/>
    <w:rsid w:val="00027774"/>
    <w:rsid w:val="00027F06"/>
    <w:rsid w:val="000322F7"/>
    <w:rsid w:val="00032EE2"/>
    <w:rsid w:val="00034618"/>
    <w:rsid w:val="00037815"/>
    <w:rsid w:val="00037F25"/>
    <w:rsid w:val="000415E7"/>
    <w:rsid w:val="00042420"/>
    <w:rsid w:val="000425E4"/>
    <w:rsid w:val="00043A3A"/>
    <w:rsid w:val="000466A9"/>
    <w:rsid w:val="00046DF6"/>
    <w:rsid w:val="00047355"/>
    <w:rsid w:val="0005020E"/>
    <w:rsid w:val="00051073"/>
    <w:rsid w:val="00052C41"/>
    <w:rsid w:val="0005343B"/>
    <w:rsid w:val="00053E0B"/>
    <w:rsid w:val="00054733"/>
    <w:rsid w:val="000549D5"/>
    <w:rsid w:val="000554FE"/>
    <w:rsid w:val="00055517"/>
    <w:rsid w:val="00056E0C"/>
    <w:rsid w:val="00057B7E"/>
    <w:rsid w:val="00061954"/>
    <w:rsid w:val="000627A5"/>
    <w:rsid w:val="00063662"/>
    <w:rsid w:val="0006400E"/>
    <w:rsid w:val="00064CF6"/>
    <w:rsid w:val="000652F4"/>
    <w:rsid w:val="00066BA6"/>
    <w:rsid w:val="00067BE0"/>
    <w:rsid w:val="00070B4C"/>
    <w:rsid w:val="00071D72"/>
    <w:rsid w:val="00073C08"/>
    <w:rsid w:val="0007494A"/>
    <w:rsid w:val="000764DF"/>
    <w:rsid w:val="0007679E"/>
    <w:rsid w:val="000776A0"/>
    <w:rsid w:val="00080259"/>
    <w:rsid w:val="0008139F"/>
    <w:rsid w:val="0008304B"/>
    <w:rsid w:val="00083AC1"/>
    <w:rsid w:val="000849B9"/>
    <w:rsid w:val="0008779F"/>
    <w:rsid w:val="00093039"/>
    <w:rsid w:val="000954C1"/>
    <w:rsid w:val="000A0AF7"/>
    <w:rsid w:val="000A0EBA"/>
    <w:rsid w:val="000A2872"/>
    <w:rsid w:val="000A344B"/>
    <w:rsid w:val="000A3C8C"/>
    <w:rsid w:val="000B05D6"/>
    <w:rsid w:val="000B132F"/>
    <w:rsid w:val="000B191C"/>
    <w:rsid w:val="000B244D"/>
    <w:rsid w:val="000B2925"/>
    <w:rsid w:val="000B348A"/>
    <w:rsid w:val="000B55B8"/>
    <w:rsid w:val="000B7BE8"/>
    <w:rsid w:val="000C1EC1"/>
    <w:rsid w:val="000D3119"/>
    <w:rsid w:val="000D4507"/>
    <w:rsid w:val="000D509A"/>
    <w:rsid w:val="000E226D"/>
    <w:rsid w:val="000E4AD9"/>
    <w:rsid w:val="000E696F"/>
    <w:rsid w:val="000E6EEC"/>
    <w:rsid w:val="000E747E"/>
    <w:rsid w:val="000F1720"/>
    <w:rsid w:val="000F2FA4"/>
    <w:rsid w:val="000F3F24"/>
    <w:rsid w:val="000F4229"/>
    <w:rsid w:val="000F7804"/>
    <w:rsid w:val="00100AEF"/>
    <w:rsid w:val="00100EF6"/>
    <w:rsid w:val="00101EF8"/>
    <w:rsid w:val="00102B1F"/>
    <w:rsid w:val="00103FE6"/>
    <w:rsid w:val="0010462A"/>
    <w:rsid w:val="001104EE"/>
    <w:rsid w:val="00112EBE"/>
    <w:rsid w:val="00114535"/>
    <w:rsid w:val="00114ADD"/>
    <w:rsid w:val="00117E56"/>
    <w:rsid w:val="00120C37"/>
    <w:rsid w:val="00130C22"/>
    <w:rsid w:val="00131F51"/>
    <w:rsid w:val="00132690"/>
    <w:rsid w:val="001354BD"/>
    <w:rsid w:val="001355DD"/>
    <w:rsid w:val="00136A0A"/>
    <w:rsid w:val="001371D8"/>
    <w:rsid w:val="001408BD"/>
    <w:rsid w:val="001416B2"/>
    <w:rsid w:val="00143594"/>
    <w:rsid w:val="00144355"/>
    <w:rsid w:val="00144D00"/>
    <w:rsid w:val="001507BB"/>
    <w:rsid w:val="00151488"/>
    <w:rsid w:val="00151E67"/>
    <w:rsid w:val="001547A9"/>
    <w:rsid w:val="0015500B"/>
    <w:rsid w:val="00160146"/>
    <w:rsid w:val="00160518"/>
    <w:rsid w:val="00162C53"/>
    <w:rsid w:val="00164D4F"/>
    <w:rsid w:val="001657EF"/>
    <w:rsid w:val="00166F46"/>
    <w:rsid w:val="001703CB"/>
    <w:rsid w:val="001711CA"/>
    <w:rsid w:val="00171BAA"/>
    <w:rsid w:val="00173038"/>
    <w:rsid w:val="00173227"/>
    <w:rsid w:val="001746DC"/>
    <w:rsid w:val="00175F4E"/>
    <w:rsid w:val="001763E7"/>
    <w:rsid w:val="001766B8"/>
    <w:rsid w:val="001771FE"/>
    <w:rsid w:val="00180A0D"/>
    <w:rsid w:val="00181CA9"/>
    <w:rsid w:val="00185F7C"/>
    <w:rsid w:val="001917F8"/>
    <w:rsid w:val="0019220E"/>
    <w:rsid w:val="001929B4"/>
    <w:rsid w:val="001933BA"/>
    <w:rsid w:val="001955E1"/>
    <w:rsid w:val="001A2B44"/>
    <w:rsid w:val="001A2C40"/>
    <w:rsid w:val="001A4B98"/>
    <w:rsid w:val="001A59E6"/>
    <w:rsid w:val="001A6585"/>
    <w:rsid w:val="001A768F"/>
    <w:rsid w:val="001B093C"/>
    <w:rsid w:val="001B2D19"/>
    <w:rsid w:val="001B6E9C"/>
    <w:rsid w:val="001B6F28"/>
    <w:rsid w:val="001B726D"/>
    <w:rsid w:val="001B75AE"/>
    <w:rsid w:val="001C1175"/>
    <w:rsid w:val="001C3B93"/>
    <w:rsid w:val="001C644D"/>
    <w:rsid w:val="001C6F37"/>
    <w:rsid w:val="001D0D1E"/>
    <w:rsid w:val="001D2BC6"/>
    <w:rsid w:val="001D4669"/>
    <w:rsid w:val="001D4FDE"/>
    <w:rsid w:val="001D66B5"/>
    <w:rsid w:val="001D680E"/>
    <w:rsid w:val="001E023F"/>
    <w:rsid w:val="001E1736"/>
    <w:rsid w:val="001E29A6"/>
    <w:rsid w:val="001E2F66"/>
    <w:rsid w:val="001E3893"/>
    <w:rsid w:val="001E6BC1"/>
    <w:rsid w:val="001F2E1D"/>
    <w:rsid w:val="001F4EBF"/>
    <w:rsid w:val="001F667A"/>
    <w:rsid w:val="001F6EE3"/>
    <w:rsid w:val="00200206"/>
    <w:rsid w:val="002018D2"/>
    <w:rsid w:val="002053F7"/>
    <w:rsid w:val="002067D0"/>
    <w:rsid w:val="00210A39"/>
    <w:rsid w:val="00210A9E"/>
    <w:rsid w:val="00210B97"/>
    <w:rsid w:val="00212BC5"/>
    <w:rsid w:val="00213ADA"/>
    <w:rsid w:val="00221068"/>
    <w:rsid w:val="00221D6F"/>
    <w:rsid w:val="00222AF6"/>
    <w:rsid w:val="0022390E"/>
    <w:rsid w:val="0022487E"/>
    <w:rsid w:val="00224AC0"/>
    <w:rsid w:val="00226559"/>
    <w:rsid w:val="00230ECF"/>
    <w:rsid w:val="00231225"/>
    <w:rsid w:val="00232EED"/>
    <w:rsid w:val="0023424A"/>
    <w:rsid w:val="0023449F"/>
    <w:rsid w:val="0023481C"/>
    <w:rsid w:val="00236AE3"/>
    <w:rsid w:val="00236E4A"/>
    <w:rsid w:val="002405C3"/>
    <w:rsid w:val="002411C1"/>
    <w:rsid w:val="0024259E"/>
    <w:rsid w:val="00242FB2"/>
    <w:rsid w:val="00243604"/>
    <w:rsid w:val="002447A9"/>
    <w:rsid w:val="00246830"/>
    <w:rsid w:val="002471BA"/>
    <w:rsid w:val="00250AD4"/>
    <w:rsid w:val="00252437"/>
    <w:rsid w:val="00252C12"/>
    <w:rsid w:val="00252E2A"/>
    <w:rsid w:val="00253B1F"/>
    <w:rsid w:val="00256737"/>
    <w:rsid w:val="00262441"/>
    <w:rsid w:val="00263239"/>
    <w:rsid w:val="002637CE"/>
    <w:rsid w:val="002644C9"/>
    <w:rsid w:val="00264659"/>
    <w:rsid w:val="00264D7C"/>
    <w:rsid w:val="0027212F"/>
    <w:rsid w:val="00272D3B"/>
    <w:rsid w:val="00274235"/>
    <w:rsid w:val="00274E2E"/>
    <w:rsid w:val="002775F7"/>
    <w:rsid w:val="0028056A"/>
    <w:rsid w:val="0028392B"/>
    <w:rsid w:val="00285252"/>
    <w:rsid w:val="00285F63"/>
    <w:rsid w:val="00286AC9"/>
    <w:rsid w:val="002912BC"/>
    <w:rsid w:val="0029184B"/>
    <w:rsid w:val="0029275B"/>
    <w:rsid w:val="00294D92"/>
    <w:rsid w:val="00295346"/>
    <w:rsid w:val="00295D45"/>
    <w:rsid w:val="002A1B5E"/>
    <w:rsid w:val="002A28A5"/>
    <w:rsid w:val="002A3B84"/>
    <w:rsid w:val="002A4979"/>
    <w:rsid w:val="002A63E3"/>
    <w:rsid w:val="002A6A8A"/>
    <w:rsid w:val="002B119C"/>
    <w:rsid w:val="002B12AD"/>
    <w:rsid w:val="002B4C92"/>
    <w:rsid w:val="002B6F14"/>
    <w:rsid w:val="002B79E6"/>
    <w:rsid w:val="002C05D3"/>
    <w:rsid w:val="002C267A"/>
    <w:rsid w:val="002C574A"/>
    <w:rsid w:val="002D461B"/>
    <w:rsid w:val="002D6CED"/>
    <w:rsid w:val="002D7B96"/>
    <w:rsid w:val="002E166E"/>
    <w:rsid w:val="002E18BE"/>
    <w:rsid w:val="002E18C2"/>
    <w:rsid w:val="002E570F"/>
    <w:rsid w:val="002F0FA9"/>
    <w:rsid w:val="002F107E"/>
    <w:rsid w:val="002F1C96"/>
    <w:rsid w:val="002F3EE2"/>
    <w:rsid w:val="002F3F33"/>
    <w:rsid w:val="002F4A03"/>
    <w:rsid w:val="002F4E2D"/>
    <w:rsid w:val="002F7289"/>
    <w:rsid w:val="00302B6A"/>
    <w:rsid w:val="00302D46"/>
    <w:rsid w:val="00303A88"/>
    <w:rsid w:val="00305648"/>
    <w:rsid w:val="00305D85"/>
    <w:rsid w:val="00306F09"/>
    <w:rsid w:val="003111D0"/>
    <w:rsid w:val="00311203"/>
    <w:rsid w:val="003116B3"/>
    <w:rsid w:val="0031187C"/>
    <w:rsid w:val="00311E8B"/>
    <w:rsid w:val="00312731"/>
    <w:rsid w:val="00314600"/>
    <w:rsid w:val="00314A50"/>
    <w:rsid w:val="0031708E"/>
    <w:rsid w:val="00320022"/>
    <w:rsid w:val="00320712"/>
    <w:rsid w:val="00321326"/>
    <w:rsid w:val="00321E9E"/>
    <w:rsid w:val="003231F2"/>
    <w:rsid w:val="0032418F"/>
    <w:rsid w:val="003248CD"/>
    <w:rsid w:val="00324E9D"/>
    <w:rsid w:val="00325229"/>
    <w:rsid w:val="0033024D"/>
    <w:rsid w:val="00330762"/>
    <w:rsid w:val="00330D70"/>
    <w:rsid w:val="003331DB"/>
    <w:rsid w:val="00334756"/>
    <w:rsid w:val="00336617"/>
    <w:rsid w:val="003368B5"/>
    <w:rsid w:val="00336BD9"/>
    <w:rsid w:val="0033711E"/>
    <w:rsid w:val="003422DD"/>
    <w:rsid w:val="003436A4"/>
    <w:rsid w:val="003443D3"/>
    <w:rsid w:val="003445FA"/>
    <w:rsid w:val="00351B28"/>
    <w:rsid w:val="00353E78"/>
    <w:rsid w:val="00354499"/>
    <w:rsid w:val="00354755"/>
    <w:rsid w:val="0035661D"/>
    <w:rsid w:val="003570F9"/>
    <w:rsid w:val="003575F6"/>
    <w:rsid w:val="00361993"/>
    <w:rsid w:val="003622DB"/>
    <w:rsid w:val="00362307"/>
    <w:rsid w:val="00362355"/>
    <w:rsid w:val="003634AF"/>
    <w:rsid w:val="003647A9"/>
    <w:rsid w:val="00365417"/>
    <w:rsid w:val="00367CE3"/>
    <w:rsid w:val="00367FD3"/>
    <w:rsid w:val="00371867"/>
    <w:rsid w:val="003726E0"/>
    <w:rsid w:val="00372FD0"/>
    <w:rsid w:val="0037319E"/>
    <w:rsid w:val="00377218"/>
    <w:rsid w:val="00381C85"/>
    <w:rsid w:val="0038487B"/>
    <w:rsid w:val="003857E4"/>
    <w:rsid w:val="0038795E"/>
    <w:rsid w:val="00392244"/>
    <w:rsid w:val="00395D12"/>
    <w:rsid w:val="003970BC"/>
    <w:rsid w:val="00397E7C"/>
    <w:rsid w:val="003A0137"/>
    <w:rsid w:val="003A256A"/>
    <w:rsid w:val="003A3387"/>
    <w:rsid w:val="003A4D14"/>
    <w:rsid w:val="003A63A3"/>
    <w:rsid w:val="003A6B88"/>
    <w:rsid w:val="003A7323"/>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593A"/>
    <w:rsid w:val="003C7912"/>
    <w:rsid w:val="003D043C"/>
    <w:rsid w:val="003D124A"/>
    <w:rsid w:val="003D2969"/>
    <w:rsid w:val="003D3537"/>
    <w:rsid w:val="003D4D4F"/>
    <w:rsid w:val="003D585F"/>
    <w:rsid w:val="003D6C0C"/>
    <w:rsid w:val="003D71D5"/>
    <w:rsid w:val="003D7529"/>
    <w:rsid w:val="003D7E97"/>
    <w:rsid w:val="003E07FD"/>
    <w:rsid w:val="003E2B16"/>
    <w:rsid w:val="003E42D1"/>
    <w:rsid w:val="003E779C"/>
    <w:rsid w:val="003F0068"/>
    <w:rsid w:val="003F1E96"/>
    <w:rsid w:val="003F7577"/>
    <w:rsid w:val="00400310"/>
    <w:rsid w:val="0040049B"/>
    <w:rsid w:val="00400E04"/>
    <w:rsid w:val="00402152"/>
    <w:rsid w:val="00404B9F"/>
    <w:rsid w:val="004053B6"/>
    <w:rsid w:val="0040549C"/>
    <w:rsid w:val="0040610A"/>
    <w:rsid w:val="00411647"/>
    <w:rsid w:val="00415300"/>
    <w:rsid w:val="0041690B"/>
    <w:rsid w:val="00417496"/>
    <w:rsid w:val="00420F8B"/>
    <w:rsid w:val="00421BBF"/>
    <w:rsid w:val="00421FA8"/>
    <w:rsid w:val="004238B9"/>
    <w:rsid w:val="00424200"/>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47DF2"/>
    <w:rsid w:val="00450541"/>
    <w:rsid w:val="00450FE7"/>
    <w:rsid w:val="00451A47"/>
    <w:rsid w:val="00451D36"/>
    <w:rsid w:val="00453983"/>
    <w:rsid w:val="00453D69"/>
    <w:rsid w:val="00455757"/>
    <w:rsid w:val="004579F1"/>
    <w:rsid w:val="00461396"/>
    <w:rsid w:val="00461510"/>
    <w:rsid w:val="004621D0"/>
    <w:rsid w:val="00462D42"/>
    <w:rsid w:val="00464ED1"/>
    <w:rsid w:val="00471E4D"/>
    <w:rsid w:val="004731F6"/>
    <w:rsid w:val="004736AF"/>
    <w:rsid w:val="004800AF"/>
    <w:rsid w:val="00480A63"/>
    <w:rsid w:val="00481A3C"/>
    <w:rsid w:val="00481C22"/>
    <w:rsid w:val="00483194"/>
    <w:rsid w:val="0048328A"/>
    <w:rsid w:val="0048360A"/>
    <w:rsid w:val="0048406C"/>
    <w:rsid w:val="00485B79"/>
    <w:rsid w:val="00485D07"/>
    <w:rsid w:val="00486DFF"/>
    <w:rsid w:val="0048712D"/>
    <w:rsid w:val="004900F5"/>
    <w:rsid w:val="0049018D"/>
    <w:rsid w:val="00490261"/>
    <w:rsid w:val="004946AD"/>
    <w:rsid w:val="004953BB"/>
    <w:rsid w:val="00496329"/>
    <w:rsid w:val="00497FEF"/>
    <w:rsid w:val="004A060E"/>
    <w:rsid w:val="004A2318"/>
    <w:rsid w:val="004A5288"/>
    <w:rsid w:val="004A60A6"/>
    <w:rsid w:val="004A7DCC"/>
    <w:rsid w:val="004B0586"/>
    <w:rsid w:val="004B1F6A"/>
    <w:rsid w:val="004B26A7"/>
    <w:rsid w:val="004B2E73"/>
    <w:rsid w:val="004B35A7"/>
    <w:rsid w:val="004B3F22"/>
    <w:rsid w:val="004B721B"/>
    <w:rsid w:val="004C00CC"/>
    <w:rsid w:val="004C0808"/>
    <w:rsid w:val="004C1E5D"/>
    <w:rsid w:val="004C2322"/>
    <w:rsid w:val="004C359B"/>
    <w:rsid w:val="004C6071"/>
    <w:rsid w:val="004C6A48"/>
    <w:rsid w:val="004D1EA6"/>
    <w:rsid w:val="004D276A"/>
    <w:rsid w:val="004D4227"/>
    <w:rsid w:val="004D554D"/>
    <w:rsid w:val="004D5A45"/>
    <w:rsid w:val="004D6622"/>
    <w:rsid w:val="004D6768"/>
    <w:rsid w:val="004D6A0F"/>
    <w:rsid w:val="004D748C"/>
    <w:rsid w:val="004E035E"/>
    <w:rsid w:val="004E0FB7"/>
    <w:rsid w:val="004E1100"/>
    <w:rsid w:val="004E187B"/>
    <w:rsid w:val="004E1D33"/>
    <w:rsid w:val="004E1EE8"/>
    <w:rsid w:val="004E2F4B"/>
    <w:rsid w:val="004E3093"/>
    <w:rsid w:val="004E34D6"/>
    <w:rsid w:val="004E38DF"/>
    <w:rsid w:val="004E53BA"/>
    <w:rsid w:val="004E6475"/>
    <w:rsid w:val="004E7812"/>
    <w:rsid w:val="004E795F"/>
    <w:rsid w:val="004F01A7"/>
    <w:rsid w:val="004F6647"/>
    <w:rsid w:val="004F6B8F"/>
    <w:rsid w:val="004F78E7"/>
    <w:rsid w:val="00500B85"/>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23B28"/>
    <w:rsid w:val="00525974"/>
    <w:rsid w:val="0052720C"/>
    <w:rsid w:val="00532605"/>
    <w:rsid w:val="0053416F"/>
    <w:rsid w:val="0053449D"/>
    <w:rsid w:val="00535BA6"/>
    <w:rsid w:val="00537620"/>
    <w:rsid w:val="00541BCE"/>
    <w:rsid w:val="00542CBC"/>
    <w:rsid w:val="0054471A"/>
    <w:rsid w:val="00544CE6"/>
    <w:rsid w:val="00544D38"/>
    <w:rsid w:val="005466E5"/>
    <w:rsid w:val="005469B6"/>
    <w:rsid w:val="0054796D"/>
    <w:rsid w:val="00547DDB"/>
    <w:rsid w:val="00551D54"/>
    <w:rsid w:val="00551D5C"/>
    <w:rsid w:val="0055514A"/>
    <w:rsid w:val="00557DB4"/>
    <w:rsid w:val="00561226"/>
    <w:rsid w:val="00561B10"/>
    <w:rsid w:val="00563127"/>
    <w:rsid w:val="00563AB7"/>
    <w:rsid w:val="00563EBD"/>
    <w:rsid w:val="005648B4"/>
    <w:rsid w:val="00565234"/>
    <w:rsid w:val="00565B07"/>
    <w:rsid w:val="00567339"/>
    <w:rsid w:val="0056733F"/>
    <w:rsid w:val="00567FB7"/>
    <w:rsid w:val="0057026F"/>
    <w:rsid w:val="0057211E"/>
    <w:rsid w:val="00572BF1"/>
    <w:rsid w:val="00572DA5"/>
    <w:rsid w:val="00574685"/>
    <w:rsid w:val="00574C7B"/>
    <w:rsid w:val="00575393"/>
    <w:rsid w:val="00575A05"/>
    <w:rsid w:val="005767BA"/>
    <w:rsid w:val="00576BCA"/>
    <w:rsid w:val="00577328"/>
    <w:rsid w:val="00577443"/>
    <w:rsid w:val="005775BA"/>
    <w:rsid w:val="005806A9"/>
    <w:rsid w:val="005816D2"/>
    <w:rsid w:val="005823EE"/>
    <w:rsid w:val="00585521"/>
    <w:rsid w:val="0058577D"/>
    <w:rsid w:val="00586CE6"/>
    <w:rsid w:val="00590077"/>
    <w:rsid w:val="00590E0C"/>
    <w:rsid w:val="0059151E"/>
    <w:rsid w:val="00592095"/>
    <w:rsid w:val="00594E23"/>
    <w:rsid w:val="005950A6"/>
    <w:rsid w:val="005978F3"/>
    <w:rsid w:val="0059797A"/>
    <w:rsid w:val="005A0575"/>
    <w:rsid w:val="005A25B6"/>
    <w:rsid w:val="005A2B15"/>
    <w:rsid w:val="005A2F6F"/>
    <w:rsid w:val="005A5182"/>
    <w:rsid w:val="005A5E76"/>
    <w:rsid w:val="005A62F9"/>
    <w:rsid w:val="005A63E0"/>
    <w:rsid w:val="005B009A"/>
    <w:rsid w:val="005B125E"/>
    <w:rsid w:val="005B1600"/>
    <w:rsid w:val="005B21F9"/>
    <w:rsid w:val="005B2D71"/>
    <w:rsid w:val="005B2F50"/>
    <w:rsid w:val="005C1719"/>
    <w:rsid w:val="005C1A55"/>
    <w:rsid w:val="005C2F1D"/>
    <w:rsid w:val="005C433D"/>
    <w:rsid w:val="005C47B5"/>
    <w:rsid w:val="005C6084"/>
    <w:rsid w:val="005D0DB8"/>
    <w:rsid w:val="005D1539"/>
    <w:rsid w:val="005D1661"/>
    <w:rsid w:val="005D3A32"/>
    <w:rsid w:val="005D5FA5"/>
    <w:rsid w:val="005D6689"/>
    <w:rsid w:val="005E0D72"/>
    <w:rsid w:val="005E1DEF"/>
    <w:rsid w:val="005E1FF1"/>
    <w:rsid w:val="005E2610"/>
    <w:rsid w:val="005E294F"/>
    <w:rsid w:val="005E3B4E"/>
    <w:rsid w:val="005F0456"/>
    <w:rsid w:val="005F1893"/>
    <w:rsid w:val="005F2530"/>
    <w:rsid w:val="005F396D"/>
    <w:rsid w:val="005F3A5C"/>
    <w:rsid w:val="005F4616"/>
    <w:rsid w:val="005F47D8"/>
    <w:rsid w:val="005F4A51"/>
    <w:rsid w:val="005F4E67"/>
    <w:rsid w:val="005F5414"/>
    <w:rsid w:val="005F5C29"/>
    <w:rsid w:val="005F7767"/>
    <w:rsid w:val="005F7A87"/>
    <w:rsid w:val="00600FAC"/>
    <w:rsid w:val="00604048"/>
    <w:rsid w:val="006044AA"/>
    <w:rsid w:val="00605052"/>
    <w:rsid w:val="00610A01"/>
    <w:rsid w:val="00610F62"/>
    <w:rsid w:val="00615C82"/>
    <w:rsid w:val="006209F7"/>
    <w:rsid w:val="00623174"/>
    <w:rsid w:val="0062399A"/>
    <w:rsid w:val="00624FE5"/>
    <w:rsid w:val="006309FF"/>
    <w:rsid w:val="00630B05"/>
    <w:rsid w:val="0063224A"/>
    <w:rsid w:val="0063277E"/>
    <w:rsid w:val="00634FA1"/>
    <w:rsid w:val="00637084"/>
    <w:rsid w:val="00637430"/>
    <w:rsid w:val="00637EB2"/>
    <w:rsid w:val="00637F87"/>
    <w:rsid w:val="00641BD6"/>
    <w:rsid w:val="00643A8F"/>
    <w:rsid w:val="00643AF9"/>
    <w:rsid w:val="00643C94"/>
    <w:rsid w:val="00643E0C"/>
    <w:rsid w:val="0064609B"/>
    <w:rsid w:val="006467BD"/>
    <w:rsid w:val="00646FD3"/>
    <w:rsid w:val="00651854"/>
    <w:rsid w:val="006525C2"/>
    <w:rsid w:val="00655633"/>
    <w:rsid w:val="00661200"/>
    <w:rsid w:val="00663461"/>
    <w:rsid w:val="00665538"/>
    <w:rsid w:val="00671241"/>
    <w:rsid w:val="00672106"/>
    <w:rsid w:val="006721D5"/>
    <w:rsid w:val="00676E75"/>
    <w:rsid w:val="00681497"/>
    <w:rsid w:val="00681801"/>
    <w:rsid w:val="00682009"/>
    <w:rsid w:val="006835F8"/>
    <w:rsid w:val="00685521"/>
    <w:rsid w:val="00685C25"/>
    <w:rsid w:val="00686449"/>
    <w:rsid w:val="00686ED6"/>
    <w:rsid w:val="00690065"/>
    <w:rsid w:val="00690078"/>
    <w:rsid w:val="0069226C"/>
    <w:rsid w:val="00693464"/>
    <w:rsid w:val="00695735"/>
    <w:rsid w:val="00695A08"/>
    <w:rsid w:val="00695B01"/>
    <w:rsid w:val="0069639D"/>
    <w:rsid w:val="00696F45"/>
    <w:rsid w:val="006A0494"/>
    <w:rsid w:val="006A1329"/>
    <w:rsid w:val="006A1F1C"/>
    <w:rsid w:val="006A419C"/>
    <w:rsid w:val="006A4678"/>
    <w:rsid w:val="006A4C51"/>
    <w:rsid w:val="006A6415"/>
    <w:rsid w:val="006B00CB"/>
    <w:rsid w:val="006B2241"/>
    <w:rsid w:val="006B25E2"/>
    <w:rsid w:val="006B2DC6"/>
    <w:rsid w:val="006B3F3D"/>
    <w:rsid w:val="006B4B09"/>
    <w:rsid w:val="006B4C53"/>
    <w:rsid w:val="006B662E"/>
    <w:rsid w:val="006B69CB"/>
    <w:rsid w:val="006B6AA6"/>
    <w:rsid w:val="006C0130"/>
    <w:rsid w:val="006C142D"/>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E7AE4"/>
    <w:rsid w:val="006F000A"/>
    <w:rsid w:val="006F16D2"/>
    <w:rsid w:val="006F188C"/>
    <w:rsid w:val="006F20ED"/>
    <w:rsid w:val="006F254D"/>
    <w:rsid w:val="006F6369"/>
    <w:rsid w:val="006F7148"/>
    <w:rsid w:val="006F7C65"/>
    <w:rsid w:val="00700CA5"/>
    <w:rsid w:val="00701204"/>
    <w:rsid w:val="007028FA"/>
    <w:rsid w:val="00705A7A"/>
    <w:rsid w:val="00706D88"/>
    <w:rsid w:val="00706E70"/>
    <w:rsid w:val="007132A4"/>
    <w:rsid w:val="00713F02"/>
    <w:rsid w:val="0071489C"/>
    <w:rsid w:val="007158F0"/>
    <w:rsid w:val="007164A7"/>
    <w:rsid w:val="00716F8B"/>
    <w:rsid w:val="00720698"/>
    <w:rsid w:val="00720A8C"/>
    <w:rsid w:val="00725BDF"/>
    <w:rsid w:val="007276EC"/>
    <w:rsid w:val="00727D28"/>
    <w:rsid w:val="0073058B"/>
    <w:rsid w:val="0073405E"/>
    <w:rsid w:val="007340F8"/>
    <w:rsid w:val="00735FD4"/>
    <w:rsid w:val="007401E1"/>
    <w:rsid w:val="007402A6"/>
    <w:rsid w:val="0074120D"/>
    <w:rsid w:val="0074256C"/>
    <w:rsid w:val="00743862"/>
    <w:rsid w:val="0074462A"/>
    <w:rsid w:val="007509C2"/>
    <w:rsid w:val="00750C0C"/>
    <w:rsid w:val="007530C1"/>
    <w:rsid w:val="00753705"/>
    <w:rsid w:val="0075371B"/>
    <w:rsid w:val="0075383E"/>
    <w:rsid w:val="007544BC"/>
    <w:rsid w:val="00754879"/>
    <w:rsid w:val="00756205"/>
    <w:rsid w:val="007600D9"/>
    <w:rsid w:val="00760B85"/>
    <w:rsid w:val="007622FC"/>
    <w:rsid w:val="007625E6"/>
    <w:rsid w:val="00762A45"/>
    <w:rsid w:val="00762B07"/>
    <w:rsid w:val="00762C15"/>
    <w:rsid w:val="00764BAE"/>
    <w:rsid w:val="00766352"/>
    <w:rsid w:val="007668C0"/>
    <w:rsid w:val="00770A0C"/>
    <w:rsid w:val="00771EA8"/>
    <w:rsid w:val="007727F2"/>
    <w:rsid w:val="00775B2A"/>
    <w:rsid w:val="0077629D"/>
    <w:rsid w:val="00782E40"/>
    <w:rsid w:val="00786512"/>
    <w:rsid w:val="00787EC1"/>
    <w:rsid w:val="00787F55"/>
    <w:rsid w:val="00791198"/>
    <w:rsid w:val="00791808"/>
    <w:rsid w:val="00792576"/>
    <w:rsid w:val="00793C52"/>
    <w:rsid w:val="00793F70"/>
    <w:rsid w:val="007944EB"/>
    <w:rsid w:val="00794BA5"/>
    <w:rsid w:val="00796F71"/>
    <w:rsid w:val="007975B9"/>
    <w:rsid w:val="007A0F49"/>
    <w:rsid w:val="007A1784"/>
    <w:rsid w:val="007A18B3"/>
    <w:rsid w:val="007A1C37"/>
    <w:rsid w:val="007A2648"/>
    <w:rsid w:val="007A2C90"/>
    <w:rsid w:val="007A43DE"/>
    <w:rsid w:val="007A5370"/>
    <w:rsid w:val="007A55EE"/>
    <w:rsid w:val="007A5853"/>
    <w:rsid w:val="007A5B9C"/>
    <w:rsid w:val="007A658C"/>
    <w:rsid w:val="007A6EA8"/>
    <w:rsid w:val="007B08BD"/>
    <w:rsid w:val="007B42B3"/>
    <w:rsid w:val="007B61AB"/>
    <w:rsid w:val="007B64F4"/>
    <w:rsid w:val="007C1294"/>
    <w:rsid w:val="007C1CD0"/>
    <w:rsid w:val="007C3A1C"/>
    <w:rsid w:val="007C4684"/>
    <w:rsid w:val="007C46DC"/>
    <w:rsid w:val="007C642E"/>
    <w:rsid w:val="007D01E6"/>
    <w:rsid w:val="007D24DC"/>
    <w:rsid w:val="007D270A"/>
    <w:rsid w:val="007D3897"/>
    <w:rsid w:val="007D39E5"/>
    <w:rsid w:val="007E03DC"/>
    <w:rsid w:val="007E1089"/>
    <w:rsid w:val="007E4628"/>
    <w:rsid w:val="007E5B90"/>
    <w:rsid w:val="007E66FC"/>
    <w:rsid w:val="007E6C9F"/>
    <w:rsid w:val="007E78D3"/>
    <w:rsid w:val="007F080B"/>
    <w:rsid w:val="007F336B"/>
    <w:rsid w:val="007F3E4D"/>
    <w:rsid w:val="007F516A"/>
    <w:rsid w:val="007F5ED5"/>
    <w:rsid w:val="007F633F"/>
    <w:rsid w:val="007F73C2"/>
    <w:rsid w:val="008004E7"/>
    <w:rsid w:val="00800B92"/>
    <w:rsid w:val="0080175B"/>
    <w:rsid w:val="00801B77"/>
    <w:rsid w:val="008040AC"/>
    <w:rsid w:val="0080471A"/>
    <w:rsid w:val="00805FD5"/>
    <w:rsid w:val="008101A6"/>
    <w:rsid w:val="00811208"/>
    <w:rsid w:val="00811389"/>
    <w:rsid w:val="0081271E"/>
    <w:rsid w:val="00813CF9"/>
    <w:rsid w:val="0081656A"/>
    <w:rsid w:val="008208BB"/>
    <w:rsid w:val="0082120E"/>
    <w:rsid w:val="008243BD"/>
    <w:rsid w:val="0082671F"/>
    <w:rsid w:val="00827527"/>
    <w:rsid w:val="00827FC9"/>
    <w:rsid w:val="00830DAB"/>
    <w:rsid w:val="00832703"/>
    <w:rsid w:val="00832C76"/>
    <w:rsid w:val="00832FCF"/>
    <w:rsid w:val="00833360"/>
    <w:rsid w:val="008401B8"/>
    <w:rsid w:val="00840CE3"/>
    <w:rsid w:val="00841EE5"/>
    <w:rsid w:val="0084200C"/>
    <w:rsid w:val="00842FE5"/>
    <w:rsid w:val="0084304F"/>
    <w:rsid w:val="00843AEA"/>
    <w:rsid w:val="00843FAC"/>
    <w:rsid w:val="00845185"/>
    <w:rsid w:val="0084539F"/>
    <w:rsid w:val="00847791"/>
    <w:rsid w:val="0085003E"/>
    <w:rsid w:val="0085108B"/>
    <w:rsid w:val="0085330A"/>
    <w:rsid w:val="00853F5F"/>
    <w:rsid w:val="00854C03"/>
    <w:rsid w:val="00857252"/>
    <w:rsid w:val="00857DF7"/>
    <w:rsid w:val="00860A00"/>
    <w:rsid w:val="00860E8A"/>
    <w:rsid w:val="00861C7D"/>
    <w:rsid w:val="008660DE"/>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9776D"/>
    <w:rsid w:val="008A0D93"/>
    <w:rsid w:val="008A142D"/>
    <w:rsid w:val="008A35D0"/>
    <w:rsid w:val="008A594A"/>
    <w:rsid w:val="008A6A46"/>
    <w:rsid w:val="008B3294"/>
    <w:rsid w:val="008B6377"/>
    <w:rsid w:val="008B6FD7"/>
    <w:rsid w:val="008C021C"/>
    <w:rsid w:val="008C101B"/>
    <w:rsid w:val="008C13CE"/>
    <w:rsid w:val="008C32E9"/>
    <w:rsid w:val="008C5151"/>
    <w:rsid w:val="008C7443"/>
    <w:rsid w:val="008D0865"/>
    <w:rsid w:val="008D0A34"/>
    <w:rsid w:val="008D1341"/>
    <w:rsid w:val="008D5718"/>
    <w:rsid w:val="008E15BB"/>
    <w:rsid w:val="008E1D14"/>
    <w:rsid w:val="008E4765"/>
    <w:rsid w:val="008E519C"/>
    <w:rsid w:val="008E6AEB"/>
    <w:rsid w:val="008E6D8A"/>
    <w:rsid w:val="008F097A"/>
    <w:rsid w:val="008F1402"/>
    <w:rsid w:val="008F2077"/>
    <w:rsid w:val="008F28D7"/>
    <w:rsid w:val="008F35D8"/>
    <w:rsid w:val="008F5BE9"/>
    <w:rsid w:val="008F69F2"/>
    <w:rsid w:val="008F7253"/>
    <w:rsid w:val="008F75F6"/>
    <w:rsid w:val="009019C0"/>
    <w:rsid w:val="00902974"/>
    <w:rsid w:val="0090580E"/>
    <w:rsid w:val="00911389"/>
    <w:rsid w:val="0091150A"/>
    <w:rsid w:val="009118B0"/>
    <w:rsid w:val="00911FC0"/>
    <w:rsid w:val="00914697"/>
    <w:rsid w:val="00914995"/>
    <w:rsid w:val="00915B50"/>
    <w:rsid w:val="00916224"/>
    <w:rsid w:val="00921EDD"/>
    <w:rsid w:val="009222F2"/>
    <w:rsid w:val="00925B41"/>
    <w:rsid w:val="00926BFC"/>
    <w:rsid w:val="009306E8"/>
    <w:rsid w:val="00930D66"/>
    <w:rsid w:val="009310DF"/>
    <w:rsid w:val="009316C2"/>
    <w:rsid w:val="00931A41"/>
    <w:rsid w:val="00931D74"/>
    <w:rsid w:val="009324D6"/>
    <w:rsid w:val="00935D7A"/>
    <w:rsid w:val="00936F07"/>
    <w:rsid w:val="00940352"/>
    <w:rsid w:val="00940900"/>
    <w:rsid w:val="00941851"/>
    <w:rsid w:val="00941B76"/>
    <w:rsid w:val="00941D0C"/>
    <w:rsid w:val="00943E0E"/>
    <w:rsid w:val="00945333"/>
    <w:rsid w:val="00951277"/>
    <w:rsid w:val="0095178B"/>
    <w:rsid w:val="00953477"/>
    <w:rsid w:val="00953DDF"/>
    <w:rsid w:val="00954560"/>
    <w:rsid w:val="00954E7D"/>
    <w:rsid w:val="00955794"/>
    <w:rsid w:val="00956ABE"/>
    <w:rsid w:val="00956EF2"/>
    <w:rsid w:val="0096108D"/>
    <w:rsid w:val="00961C0D"/>
    <w:rsid w:val="009636D4"/>
    <w:rsid w:val="00963E47"/>
    <w:rsid w:val="009648F4"/>
    <w:rsid w:val="00964B52"/>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551"/>
    <w:rsid w:val="00995A09"/>
    <w:rsid w:val="009967A0"/>
    <w:rsid w:val="00997EC0"/>
    <w:rsid w:val="009A0474"/>
    <w:rsid w:val="009A5BAF"/>
    <w:rsid w:val="009A6C0F"/>
    <w:rsid w:val="009B1030"/>
    <w:rsid w:val="009B3EDA"/>
    <w:rsid w:val="009B51B0"/>
    <w:rsid w:val="009B5209"/>
    <w:rsid w:val="009B733F"/>
    <w:rsid w:val="009B7602"/>
    <w:rsid w:val="009C03B5"/>
    <w:rsid w:val="009C4A8B"/>
    <w:rsid w:val="009C5580"/>
    <w:rsid w:val="009C601A"/>
    <w:rsid w:val="009D0848"/>
    <w:rsid w:val="009D1FAD"/>
    <w:rsid w:val="009D3277"/>
    <w:rsid w:val="009D4892"/>
    <w:rsid w:val="009D5E47"/>
    <w:rsid w:val="009D6012"/>
    <w:rsid w:val="009E02E5"/>
    <w:rsid w:val="009E2605"/>
    <w:rsid w:val="009E43B3"/>
    <w:rsid w:val="009E4876"/>
    <w:rsid w:val="009E4964"/>
    <w:rsid w:val="009E4B87"/>
    <w:rsid w:val="009E5654"/>
    <w:rsid w:val="009F1D6B"/>
    <w:rsid w:val="009F2210"/>
    <w:rsid w:val="009F2BC1"/>
    <w:rsid w:val="009F3C18"/>
    <w:rsid w:val="009F3CCA"/>
    <w:rsid w:val="00A032DE"/>
    <w:rsid w:val="00A0396A"/>
    <w:rsid w:val="00A05AE5"/>
    <w:rsid w:val="00A06CE3"/>
    <w:rsid w:val="00A06F55"/>
    <w:rsid w:val="00A0737A"/>
    <w:rsid w:val="00A0766E"/>
    <w:rsid w:val="00A11522"/>
    <w:rsid w:val="00A14361"/>
    <w:rsid w:val="00A15753"/>
    <w:rsid w:val="00A21E2E"/>
    <w:rsid w:val="00A236D4"/>
    <w:rsid w:val="00A23F5C"/>
    <w:rsid w:val="00A24750"/>
    <w:rsid w:val="00A25148"/>
    <w:rsid w:val="00A3374C"/>
    <w:rsid w:val="00A34384"/>
    <w:rsid w:val="00A34F4E"/>
    <w:rsid w:val="00A35010"/>
    <w:rsid w:val="00A362BF"/>
    <w:rsid w:val="00A36985"/>
    <w:rsid w:val="00A36FEA"/>
    <w:rsid w:val="00A37413"/>
    <w:rsid w:val="00A4046A"/>
    <w:rsid w:val="00A41D10"/>
    <w:rsid w:val="00A43A3A"/>
    <w:rsid w:val="00A44045"/>
    <w:rsid w:val="00A45EBA"/>
    <w:rsid w:val="00A473F9"/>
    <w:rsid w:val="00A5054E"/>
    <w:rsid w:val="00A52DF0"/>
    <w:rsid w:val="00A53213"/>
    <w:rsid w:val="00A554E1"/>
    <w:rsid w:val="00A56DE3"/>
    <w:rsid w:val="00A57F2A"/>
    <w:rsid w:val="00A601B1"/>
    <w:rsid w:val="00A62657"/>
    <w:rsid w:val="00A626C3"/>
    <w:rsid w:val="00A628CB"/>
    <w:rsid w:val="00A6350F"/>
    <w:rsid w:val="00A648C7"/>
    <w:rsid w:val="00A65555"/>
    <w:rsid w:val="00A66335"/>
    <w:rsid w:val="00A6730F"/>
    <w:rsid w:val="00A6790A"/>
    <w:rsid w:val="00A7166C"/>
    <w:rsid w:val="00A7197A"/>
    <w:rsid w:val="00A729DB"/>
    <w:rsid w:val="00A7318C"/>
    <w:rsid w:val="00A7436F"/>
    <w:rsid w:val="00A74CED"/>
    <w:rsid w:val="00A74DB6"/>
    <w:rsid w:val="00A75F3B"/>
    <w:rsid w:val="00A800F8"/>
    <w:rsid w:val="00A8066D"/>
    <w:rsid w:val="00A807D8"/>
    <w:rsid w:val="00A8104E"/>
    <w:rsid w:val="00A82B46"/>
    <w:rsid w:val="00A836F7"/>
    <w:rsid w:val="00A84239"/>
    <w:rsid w:val="00A84A42"/>
    <w:rsid w:val="00A856EB"/>
    <w:rsid w:val="00A90174"/>
    <w:rsid w:val="00A91EB0"/>
    <w:rsid w:val="00A93760"/>
    <w:rsid w:val="00A93C52"/>
    <w:rsid w:val="00A9408A"/>
    <w:rsid w:val="00AA10F1"/>
    <w:rsid w:val="00AA3283"/>
    <w:rsid w:val="00AA5CCF"/>
    <w:rsid w:val="00AB0452"/>
    <w:rsid w:val="00AB1524"/>
    <w:rsid w:val="00AB3337"/>
    <w:rsid w:val="00AB3724"/>
    <w:rsid w:val="00AC01E4"/>
    <w:rsid w:val="00AC09AF"/>
    <w:rsid w:val="00AC1619"/>
    <w:rsid w:val="00AC1A7F"/>
    <w:rsid w:val="00AC20C1"/>
    <w:rsid w:val="00AC2454"/>
    <w:rsid w:val="00AC2DDA"/>
    <w:rsid w:val="00AC4ED9"/>
    <w:rsid w:val="00AC588D"/>
    <w:rsid w:val="00AC7B34"/>
    <w:rsid w:val="00AD0B41"/>
    <w:rsid w:val="00AE01D3"/>
    <w:rsid w:val="00AE070E"/>
    <w:rsid w:val="00AE102C"/>
    <w:rsid w:val="00AE28DD"/>
    <w:rsid w:val="00AE400D"/>
    <w:rsid w:val="00AE41AA"/>
    <w:rsid w:val="00AE48DF"/>
    <w:rsid w:val="00AE5E35"/>
    <w:rsid w:val="00AE7748"/>
    <w:rsid w:val="00AF1157"/>
    <w:rsid w:val="00AF32F6"/>
    <w:rsid w:val="00AF3A29"/>
    <w:rsid w:val="00AF464B"/>
    <w:rsid w:val="00B044C3"/>
    <w:rsid w:val="00B067DE"/>
    <w:rsid w:val="00B07306"/>
    <w:rsid w:val="00B07E75"/>
    <w:rsid w:val="00B1273C"/>
    <w:rsid w:val="00B13E1D"/>
    <w:rsid w:val="00B14874"/>
    <w:rsid w:val="00B15DEC"/>
    <w:rsid w:val="00B2004E"/>
    <w:rsid w:val="00B2165C"/>
    <w:rsid w:val="00B21BFA"/>
    <w:rsid w:val="00B22A38"/>
    <w:rsid w:val="00B2556B"/>
    <w:rsid w:val="00B256EC"/>
    <w:rsid w:val="00B25992"/>
    <w:rsid w:val="00B32383"/>
    <w:rsid w:val="00B350F6"/>
    <w:rsid w:val="00B360C6"/>
    <w:rsid w:val="00B3615B"/>
    <w:rsid w:val="00B41610"/>
    <w:rsid w:val="00B450E3"/>
    <w:rsid w:val="00B453A2"/>
    <w:rsid w:val="00B45A6F"/>
    <w:rsid w:val="00B51844"/>
    <w:rsid w:val="00B54209"/>
    <w:rsid w:val="00B5551A"/>
    <w:rsid w:val="00B56C97"/>
    <w:rsid w:val="00B61996"/>
    <w:rsid w:val="00B63577"/>
    <w:rsid w:val="00B64AF6"/>
    <w:rsid w:val="00B65362"/>
    <w:rsid w:val="00B653C1"/>
    <w:rsid w:val="00B67BA9"/>
    <w:rsid w:val="00B706A0"/>
    <w:rsid w:val="00B70B29"/>
    <w:rsid w:val="00B70DE4"/>
    <w:rsid w:val="00B71453"/>
    <w:rsid w:val="00B725AD"/>
    <w:rsid w:val="00B73139"/>
    <w:rsid w:val="00B7319E"/>
    <w:rsid w:val="00B74049"/>
    <w:rsid w:val="00B7417E"/>
    <w:rsid w:val="00B747BA"/>
    <w:rsid w:val="00B74D18"/>
    <w:rsid w:val="00B751F6"/>
    <w:rsid w:val="00B76A38"/>
    <w:rsid w:val="00B8192F"/>
    <w:rsid w:val="00B822F5"/>
    <w:rsid w:val="00B83641"/>
    <w:rsid w:val="00B84E75"/>
    <w:rsid w:val="00B92414"/>
    <w:rsid w:val="00B9610E"/>
    <w:rsid w:val="00BA1675"/>
    <w:rsid w:val="00BA3191"/>
    <w:rsid w:val="00BA3A2D"/>
    <w:rsid w:val="00BA4942"/>
    <w:rsid w:val="00BA775C"/>
    <w:rsid w:val="00BB7BDA"/>
    <w:rsid w:val="00BC2B34"/>
    <w:rsid w:val="00BC3288"/>
    <w:rsid w:val="00BC4FB1"/>
    <w:rsid w:val="00BC5BF4"/>
    <w:rsid w:val="00BC7BE9"/>
    <w:rsid w:val="00BD373E"/>
    <w:rsid w:val="00BD40D9"/>
    <w:rsid w:val="00BD49A2"/>
    <w:rsid w:val="00BD4D3C"/>
    <w:rsid w:val="00BD5E6D"/>
    <w:rsid w:val="00BD609E"/>
    <w:rsid w:val="00BD6B32"/>
    <w:rsid w:val="00BE0381"/>
    <w:rsid w:val="00BE22EE"/>
    <w:rsid w:val="00BE3BC5"/>
    <w:rsid w:val="00BE6EF3"/>
    <w:rsid w:val="00BE7AC0"/>
    <w:rsid w:val="00BF03EA"/>
    <w:rsid w:val="00BF1CCD"/>
    <w:rsid w:val="00BF2220"/>
    <w:rsid w:val="00BF259E"/>
    <w:rsid w:val="00BF5A1F"/>
    <w:rsid w:val="00BF6464"/>
    <w:rsid w:val="00BF74B0"/>
    <w:rsid w:val="00C0485D"/>
    <w:rsid w:val="00C05DD6"/>
    <w:rsid w:val="00C1082C"/>
    <w:rsid w:val="00C1191D"/>
    <w:rsid w:val="00C12AB9"/>
    <w:rsid w:val="00C1393D"/>
    <w:rsid w:val="00C13E6C"/>
    <w:rsid w:val="00C13F2C"/>
    <w:rsid w:val="00C1792A"/>
    <w:rsid w:val="00C208C3"/>
    <w:rsid w:val="00C231AC"/>
    <w:rsid w:val="00C241E3"/>
    <w:rsid w:val="00C249CC"/>
    <w:rsid w:val="00C25137"/>
    <w:rsid w:val="00C254A0"/>
    <w:rsid w:val="00C26816"/>
    <w:rsid w:val="00C279EC"/>
    <w:rsid w:val="00C31E37"/>
    <w:rsid w:val="00C31F22"/>
    <w:rsid w:val="00C32F93"/>
    <w:rsid w:val="00C356AA"/>
    <w:rsid w:val="00C42C0C"/>
    <w:rsid w:val="00C43AFF"/>
    <w:rsid w:val="00C446BE"/>
    <w:rsid w:val="00C449E9"/>
    <w:rsid w:val="00C454CE"/>
    <w:rsid w:val="00C456EE"/>
    <w:rsid w:val="00C46098"/>
    <w:rsid w:val="00C50C90"/>
    <w:rsid w:val="00C56509"/>
    <w:rsid w:val="00C566C5"/>
    <w:rsid w:val="00C57C37"/>
    <w:rsid w:val="00C60B4A"/>
    <w:rsid w:val="00C615CC"/>
    <w:rsid w:val="00C62151"/>
    <w:rsid w:val="00C621C7"/>
    <w:rsid w:val="00C633C3"/>
    <w:rsid w:val="00C6459C"/>
    <w:rsid w:val="00C645E1"/>
    <w:rsid w:val="00C65104"/>
    <w:rsid w:val="00C65342"/>
    <w:rsid w:val="00C6568B"/>
    <w:rsid w:val="00C65B1F"/>
    <w:rsid w:val="00C66D01"/>
    <w:rsid w:val="00C670A3"/>
    <w:rsid w:val="00C70A00"/>
    <w:rsid w:val="00C71D28"/>
    <w:rsid w:val="00C7440D"/>
    <w:rsid w:val="00C744C8"/>
    <w:rsid w:val="00C7609C"/>
    <w:rsid w:val="00C764F1"/>
    <w:rsid w:val="00C81B17"/>
    <w:rsid w:val="00C81C0F"/>
    <w:rsid w:val="00C8253F"/>
    <w:rsid w:val="00C82630"/>
    <w:rsid w:val="00C86A87"/>
    <w:rsid w:val="00C87FA5"/>
    <w:rsid w:val="00C91459"/>
    <w:rsid w:val="00C9155E"/>
    <w:rsid w:val="00C91717"/>
    <w:rsid w:val="00C9184F"/>
    <w:rsid w:val="00C91E58"/>
    <w:rsid w:val="00C91F8B"/>
    <w:rsid w:val="00C9328A"/>
    <w:rsid w:val="00C939EF"/>
    <w:rsid w:val="00C95310"/>
    <w:rsid w:val="00C95822"/>
    <w:rsid w:val="00CA0DBC"/>
    <w:rsid w:val="00CA1FDE"/>
    <w:rsid w:val="00CA2191"/>
    <w:rsid w:val="00CA3006"/>
    <w:rsid w:val="00CA33D7"/>
    <w:rsid w:val="00CA3DA1"/>
    <w:rsid w:val="00CA54AC"/>
    <w:rsid w:val="00CA5C42"/>
    <w:rsid w:val="00CA6FD3"/>
    <w:rsid w:val="00CB007F"/>
    <w:rsid w:val="00CB12D6"/>
    <w:rsid w:val="00CB183B"/>
    <w:rsid w:val="00CB1FD9"/>
    <w:rsid w:val="00CB2FFF"/>
    <w:rsid w:val="00CB56A8"/>
    <w:rsid w:val="00CB5E05"/>
    <w:rsid w:val="00CB6227"/>
    <w:rsid w:val="00CC0430"/>
    <w:rsid w:val="00CC185D"/>
    <w:rsid w:val="00CC622C"/>
    <w:rsid w:val="00CC6686"/>
    <w:rsid w:val="00CC715E"/>
    <w:rsid w:val="00CD046A"/>
    <w:rsid w:val="00CD0F20"/>
    <w:rsid w:val="00CD6C9D"/>
    <w:rsid w:val="00CD6CF1"/>
    <w:rsid w:val="00CD7F8B"/>
    <w:rsid w:val="00CE1A94"/>
    <w:rsid w:val="00CE2234"/>
    <w:rsid w:val="00CE26AC"/>
    <w:rsid w:val="00CE2A66"/>
    <w:rsid w:val="00CE3D52"/>
    <w:rsid w:val="00CE61CD"/>
    <w:rsid w:val="00CF085C"/>
    <w:rsid w:val="00CF0CDF"/>
    <w:rsid w:val="00CF21F6"/>
    <w:rsid w:val="00CF494F"/>
    <w:rsid w:val="00CF694D"/>
    <w:rsid w:val="00CF6FBA"/>
    <w:rsid w:val="00CF770D"/>
    <w:rsid w:val="00CF7C6C"/>
    <w:rsid w:val="00CF7FC7"/>
    <w:rsid w:val="00D0071A"/>
    <w:rsid w:val="00D0082F"/>
    <w:rsid w:val="00D0300A"/>
    <w:rsid w:val="00D0529E"/>
    <w:rsid w:val="00D05D62"/>
    <w:rsid w:val="00D06186"/>
    <w:rsid w:val="00D06344"/>
    <w:rsid w:val="00D0743E"/>
    <w:rsid w:val="00D104C9"/>
    <w:rsid w:val="00D10977"/>
    <w:rsid w:val="00D133CB"/>
    <w:rsid w:val="00D14460"/>
    <w:rsid w:val="00D173ED"/>
    <w:rsid w:val="00D20BBB"/>
    <w:rsid w:val="00D2322F"/>
    <w:rsid w:val="00D249CA"/>
    <w:rsid w:val="00D27607"/>
    <w:rsid w:val="00D27B00"/>
    <w:rsid w:val="00D32F36"/>
    <w:rsid w:val="00D34438"/>
    <w:rsid w:val="00D34B19"/>
    <w:rsid w:val="00D35206"/>
    <w:rsid w:val="00D3754B"/>
    <w:rsid w:val="00D40DEA"/>
    <w:rsid w:val="00D41C88"/>
    <w:rsid w:val="00D42959"/>
    <w:rsid w:val="00D4295B"/>
    <w:rsid w:val="00D42FB5"/>
    <w:rsid w:val="00D43222"/>
    <w:rsid w:val="00D43BD4"/>
    <w:rsid w:val="00D50CB9"/>
    <w:rsid w:val="00D50CE6"/>
    <w:rsid w:val="00D51011"/>
    <w:rsid w:val="00D52D70"/>
    <w:rsid w:val="00D53DF2"/>
    <w:rsid w:val="00D544F2"/>
    <w:rsid w:val="00D54DE5"/>
    <w:rsid w:val="00D5559C"/>
    <w:rsid w:val="00D55C9A"/>
    <w:rsid w:val="00D55F53"/>
    <w:rsid w:val="00D56B64"/>
    <w:rsid w:val="00D570F2"/>
    <w:rsid w:val="00D61AF6"/>
    <w:rsid w:val="00D61E58"/>
    <w:rsid w:val="00D629F2"/>
    <w:rsid w:val="00D644B1"/>
    <w:rsid w:val="00D71BC3"/>
    <w:rsid w:val="00D7249A"/>
    <w:rsid w:val="00D729BA"/>
    <w:rsid w:val="00D73134"/>
    <w:rsid w:val="00D7383A"/>
    <w:rsid w:val="00D7416D"/>
    <w:rsid w:val="00D76433"/>
    <w:rsid w:val="00D776D2"/>
    <w:rsid w:val="00D7779B"/>
    <w:rsid w:val="00D825FC"/>
    <w:rsid w:val="00D82EB1"/>
    <w:rsid w:val="00D8383B"/>
    <w:rsid w:val="00D853CC"/>
    <w:rsid w:val="00D86B9A"/>
    <w:rsid w:val="00D90561"/>
    <w:rsid w:val="00D90E27"/>
    <w:rsid w:val="00D923D6"/>
    <w:rsid w:val="00D93AFE"/>
    <w:rsid w:val="00D95A57"/>
    <w:rsid w:val="00D96D05"/>
    <w:rsid w:val="00D970D6"/>
    <w:rsid w:val="00D97EE2"/>
    <w:rsid w:val="00DA0387"/>
    <w:rsid w:val="00DA094B"/>
    <w:rsid w:val="00DA0A89"/>
    <w:rsid w:val="00DA10B3"/>
    <w:rsid w:val="00DA30E9"/>
    <w:rsid w:val="00DA3CEB"/>
    <w:rsid w:val="00DA7480"/>
    <w:rsid w:val="00DB0B25"/>
    <w:rsid w:val="00DB1198"/>
    <w:rsid w:val="00DB1AA6"/>
    <w:rsid w:val="00DB2C69"/>
    <w:rsid w:val="00DB332C"/>
    <w:rsid w:val="00DB5BB0"/>
    <w:rsid w:val="00DB6EEC"/>
    <w:rsid w:val="00DB7F4B"/>
    <w:rsid w:val="00DC068F"/>
    <w:rsid w:val="00DC092B"/>
    <w:rsid w:val="00DC2050"/>
    <w:rsid w:val="00DC2214"/>
    <w:rsid w:val="00DC3465"/>
    <w:rsid w:val="00DC37D0"/>
    <w:rsid w:val="00DC3BE4"/>
    <w:rsid w:val="00DC5316"/>
    <w:rsid w:val="00DC5415"/>
    <w:rsid w:val="00DD03BA"/>
    <w:rsid w:val="00DD03BE"/>
    <w:rsid w:val="00DD3101"/>
    <w:rsid w:val="00DD3F60"/>
    <w:rsid w:val="00DD43BF"/>
    <w:rsid w:val="00DD66B0"/>
    <w:rsid w:val="00DD692C"/>
    <w:rsid w:val="00DD7DC3"/>
    <w:rsid w:val="00DE282B"/>
    <w:rsid w:val="00DE2F88"/>
    <w:rsid w:val="00DE5E61"/>
    <w:rsid w:val="00DE7557"/>
    <w:rsid w:val="00DF0AC7"/>
    <w:rsid w:val="00DF1C27"/>
    <w:rsid w:val="00DF2A8E"/>
    <w:rsid w:val="00DF3F3A"/>
    <w:rsid w:val="00DF5B07"/>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1A5D"/>
    <w:rsid w:val="00E32B96"/>
    <w:rsid w:val="00E34AD9"/>
    <w:rsid w:val="00E35BFD"/>
    <w:rsid w:val="00E36C55"/>
    <w:rsid w:val="00E37AAA"/>
    <w:rsid w:val="00E4044A"/>
    <w:rsid w:val="00E407F8"/>
    <w:rsid w:val="00E413E1"/>
    <w:rsid w:val="00E41A0A"/>
    <w:rsid w:val="00E41A70"/>
    <w:rsid w:val="00E4267D"/>
    <w:rsid w:val="00E42D45"/>
    <w:rsid w:val="00E42E0D"/>
    <w:rsid w:val="00E42EEA"/>
    <w:rsid w:val="00E4396B"/>
    <w:rsid w:val="00E43FC5"/>
    <w:rsid w:val="00E4610C"/>
    <w:rsid w:val="00E4748F"/>
    <w:rsid w:val="00E47F2E"/>
    <w:rsid w:val="00E50FDF"/>
    <w:rsid w:val="00E512C0"/>
    <w:rsid w:val="00E520A5"/>
    <w:rsid w:val="00E52BE0"/>
    <w:rsid w:val="00E52C77"/>
    <w:rsid w:val="00E53960"/>
    <w:rsid w:val="00E55E06"/>
    <w:rsid w:val="00E60033"/>
    <w:rsid w:val="00E61098"/>
    <w:rsid w:val="00E639B8"/>
    <w:rsid w:val="00E641B2"/>
    <w:rsid w:val="00E64879"/>
    <w:rsid w:val="00E6495A"/>
    <w:rsid w:val="00E649B7"/>
    <w:rsid w:val="00E663D7"/>
    <w:rsid w:val="00E67724"/>
    <w:rsid w:val="00E67A0F"/>
    <w:rsid w:val="00E67D3E"/>
    <w:rsid w:val="00E71191"/>
    <w:rsid w:val="00E72095"/>
    <w:rsid w:val="00E7258D"/>
    <w:rsid w:val="00E81368"/>
    <w:rsid w:val="00E817F5"/>
    <w:rsid w:val="00E82603"/>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B49A2"/>
    <w:rsid w:val="00EB5C82"/>
    <w:rsid w:val="00EC2032"/>
    <w:rsid w:val="00EC25B1"/>
    <w:rsid w:val="00EC431D"/>
    <w:rsid w:val="00EC44BD"/>
    <w:rsid w:val="00EC693B"/>
    <w:rsid w:val="00EC7212"/>
    <w:rsid w:val="00ED0D44"/>
    <w:rsid w:val="00ED1DB4"/>
    <w:rsid w:val="00ED32A4"/>
    <w:rsid w:val="00ED36CF"/>
    <w:rsid w:val="00ED3ED2"/>
    <w:rsid w:val="00ED66BF"/>
    <w:rsid w:val="00ED7878"/>
    <w:rsid w:val="00ED7EF0"/>
    <w:rsid w:val="00EE0E86"/>
    <w:rsid w:val="00EE1C9F"/>
    <w:rsid w:val="00EE2762"/>
    <w:rsid w:val="00EE3B76"/>
    <w:rsid w:val="00EE56A3"/>
    <w:rsid w:val="00EE65A9"/>
    <w:rsid w:val="00EE737C"/>
    <w:rsid w:val="00EF287D"/>
    <w:rsid w:val="00EF28AB"/>
    <w:rsid w:val="00EF45F8"/>
    <w:rsid w:val="00EF5345"/>
    <w:rsid w:val="00EF6B82"/>
    <w:rsid w:val="00EF7490"/>
    <w:rsid w:val="00EF7971"/>
    <w:rsid w:val="00EF7D95"/>
    <w:rsid w:val="00F00409"/>
    <w:rsid w:val="00F00F16"/>
    <w:rsid w:val="00F0148B"/>
    <w:rsid w:val="00F02C35"/>
    <w:rsid w:val="00F03142"/>
    <w:rsid w:val="00F03287"/>
    <w:rsid w:val="00F051C8"/>
    <w:rsid w:val="00F10B90"/>
    <w:rsid w:val="00F123DC"/>
    <w:rsid w:val="00F16E19"/>
    <w:rsid w:val="00F1796B"/>
    <w:rsid w:val="00F210E3"/>
    <w:rsid w:val="00F217A6"/>
    <w:rsid w:val="00F21B06"/>
    <w:rsid w:val="00F23B9B"/>
    <w:rsid w:val="00F2472B"/>
    <w:rsid w:val="00F25047"/>
    <w:rsid w:val="00F252EC"/>
    <w:rsid w:val="00F2607B"/>
    <w:rsid w:val="00F30DE9"/>
    <w:rsid w:val="00F31A8C"/>
    <w:rsid w:val="00F328E6"/>
    <w:rsid w:val="00F32DD5"/>
    <w:rsid w:val="00F3647E"/>
    <w:rsid w:val="00F364A5"/>
    <w:rsid w:val="00F36779"/>
    <w:rsid w:val="00F3677E"/>
    <w:rsid w:val="00F4026C"/>
    <w:rsid w:val="00F40664"/>
    <w:rsid w:val="00F40D55"/>
    <w:rsid w:val="00F40F10"/>
    <w:rsid w:val="00F43CAD"/>
    <w:rsid w:val="00F452BB"/>
    <w:rsid w:val="00F46D34"/>
    <w:rsid w:val="00F47A0D"/>
    <w:rsid w:val="00F47C5F"/>
    <w:rsid w:val="00F47E2F"/>
    <w:rsid w:val="00F50D34"/>
    <w:rsid w:val="00F512AB"/>
    <w:rsid w:val="00F52EFF"/>
    <w:rsid w:val="00F53DAD"/>
    <w:rsid w:val="00F54D14"/>
    <w:rsid w:val="00F54F62"/>
    <w:rsid w:val="00F56477"/>
    <w:rsid w:val="00F57200"/>
    <w:rsid w:val="00F604CC"/>
    <w:rsid w:val="00F6054E"/>
    <w:rsid w:val="00F6162B"/>
    <w:rsid w:val="00F62805"/>
    <w:rsid w:val="00F64B1B"/>
    <w:rsid w:val="00F65493"/>
    <w:rsid w:val="00F70B2C"/>
    <w:rsid w:val="00F70B9F"/>
    <w:rsid w:val="00F71D76"/>
    <w:rsid w:val="00F73DAD"/>
    <w:rsid w:val="00F74232"/>
    <w:rsid w:val="00F76F14"/>
    <w:rsid w:val="00F7718D"/>
    <w:rsid w:val="00F7740C"/>
    <w:rsid w:val="00F77483"/>
    <w:rsid w:val="00F77BF7"/>
    <w:rsid w:val="00F804B3"/>
    <w:rsid w:val="00F8050C"/>
    <w:rsid w:val="00F8288C"/>
    <w:rsid w:val="00F83582"/>
    <w:rsid w:val="00F84333"/>
    <w:rsid w:val="00F846D2"/>
    <w:rsid w:val="00F84BE2"/>
    <w:rsid w:val="00F86639"/>
    <w:rsid w:val="00F90393"/>
    <w:rsid w:val="00F9202F"/>
    <w:rsid w:val="00F92E51"/>
    <w:rsid w:val="00F9312A"/>
    <w:rsid w:val="00F97B7A"/>
    <w:rsid w:val="00FA0B0A"/>
    <w:rsid w:val="00FA19A0"/>
    <w:rsid w:val="00FA1CAA"/>
    <w:rsid w:val="00FA1D24"/>
    <w:rsid w:val="00FA232D"/>
    <w:rsid w:val="00FA3D10"/>
    <w:rsid w:val="00FA5A31"/>
    <w:rsid w:val="00FA65ED"/>
    <w:rsid w:val="00FB21B0"/>
    <w:rsid w:val="00FB43CA"/>
    <w:rsid w:val="00FB5736"/>
    <w:rsid w:val="00FB5B8D"/>
    <w:rsid w:val="00FB6CE9"/>
    <w:rsid w:val="00FB7212"/>
    <w:rsid w:val="00FB7757"/>
    <w:rsid w:val="00FC0E7F"/>
    <w:rsid w:val="00FC0EEE"/>
    <w:rsid w:val="00FC1869"/>
    <w:rsid w:val="00FC4B35"/>
    <w:rsid w:val="00FC6723"/>
    <w:rsid w:val="00FC6885"/>
    <w:rsid w:val="00FC755A"/>
    <w:rsid w:val="00FD131F"/>
    <w:rsid w:val="00FD1C35"/>
    <w:rsid w:val="00FD2811"/>
    <w:rsid w:val="00FD3885"/>
    <w:rsid w:val="00FD3AEA"/>
    <w:rsid w:val="00FD4394"/>
    <w:rsid w:val="00FD5522"/>
    <w:rsid w:val="00FD55B0"/>
    <w:rsid w:val="00FD620F"/>
    <w:rsid w:val="00FD6C32"/>
    <w:rsid w:val="00FD7D70"/>
    <w:rsid w:val="00FE0A02"/>
    <w:rsid w:val="00FE0F74"/>
    <w:rsid w:val="00FE10F6"/>
    <w:rsid w:val="00FE32A0"/>
    <w:rsid w:val="00FE3A20"/>
    <w:rsid w:val="00FE4E29"/>
    <w:rsid w:val="00FE55D9"/>
    <w:rsid w:val="00FE5B31"/>
    <w:rsid w:val="00FE6E02"/>
    <w:rsid w:val="00FE7055"/>
    <w:rsid w:val="00FE77EE"/>
    <w:rsid w:val="00FE7DB7"/>
    <w:rsid w:val="00FF056C"/>
    <w:rsid w:val="00FF2A2C"/>
    <w:rsid w:val="00FF3028"/>
    <w:rsid w:val="00FF38E2"/>
    <w:rsid w:val="00FF4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C5F"/>
    <w:pPr>
      <w:spacing w:after="120" w:line="30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F47C5F"/>
    <w:pPr>
      <w:shd w:val="clear" w:color="auto" w:fill="E6EEF0" w:themeFill="accent5" w:themeFillTint="33"/>
      <w:spacing w:after="360" w:line="24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 w:type="character" w:styleId="Textedelespacerserv">
    <w:name w:val="Placeholder Text"/>
    <w:basedOn w:val="Policepardfaut"/>
    <w:uiPriority w:val="99"/>
    <w:semiHidden/>
    <w:rsid w:val="0028056A"/>
    <w:rPr>
      <w:color w:val="808080"/>
    </w:rPr>
  </w:style>
  <w:style w:type="paragraph" w:styleId="Listepuces">
    <w:name w:val="List Bullet"/>
    <w:basedOn w:val="Normal"/>
    <w:uiPriority w:val="99"/>
    <w:unhideWhenUsed/>
    <w:rsid w:val="00FF43C7"/>
    <w:pPr>
      <w:numPr>
        <w:numId w:val="10"/>
      </w:numPr>
      <w:contextualSpacing/>
    </w:pPr>
  </w:style>
  <w:style w:type="paragraph" w:styleId="Bibliographie">
    <w:name w:val="Bibliography"/>
    <w:basedOn w:val="Normal"/>
    <w:next w:val="Normal"/>
    <w:uiPriority w:val="37"/>
    <w:unhideWhenUsed/>
    <w:rsid w:val="002775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3ED9F-B783-437D-9CEA-DEBB457AF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7</TotalTime>
  <Pages>44</Pages>
  <Words>17949</Words>
  <Characters>102312</Characters>
  <Application>Microsoft Office Word</Application>
  <DocSecurity>0</DocSecurity>
  <Lines>852</Lines>
  <Paragraphs>240</Paragraphs>
  <ScaleCrop>false</ScaleCrop>
  <HeadingPairs>
    <vt:vector size="4" baseType="variant">
      <vt:variant>
        <vt:lpstr>Titre</vt:lpstr>
      </vt:variant>
      <vt:variant>
        <vt:i4>1</vt:i4>
      </vt:variant>
      <vt:variant>
        <vt:lpstr>Titres</vt:lpstr>
      </vt:variant>
      <vt:variant>
        <vt:i4>32</vt:i4>
      </vt:variant>
    </vt:vector>
  </HeadingPairs>
  <TitlesOfParts>
    <vt:vector size="33" baseType="lpstr">
      <vt:lpstr>Thesis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s a subsystem of the default mode network</vt:lpstr>
      <vt:lpstr>Dream recall frequency</vt:lpstr>
      <vt:lpstr/>
      <vt:lpstr>Measuring dream recall frequency</vt:lpstr>
      <vt:lpstr>DRF in the general population</vt:lpstr>
      <vt:lpstr>    Average DRF</vt:lpstr>
      <vt:lpstr>    Intra-individuals variability </vt:lpstr>
      <vt:lpstr>    Inter-individuals variability </vt:lpstr>
      <vt:lpstr>Parameters correlated with DRF</vt:lpstr>
      <vt:lpstr>    Psychological factors</vt:lpstr>
      <vt:lpstr>    Sleep parameters</vt:lpstr>
    </vt:vector>
  </TitlesOfParts>
  <Company>Microsoft</Company>
  <LinksUpToDate>false</LinksUpToDate>
  <CharactersWithSpaces>120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589</cp:revision>
  <dcterms:created xsi:type="dcterms:W3CDTF">2017-01-05T08:37:00Z</dcterms:created>
  <dcterms:modified xsi:type="dcterms:W3CDTF">2017-08-15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i9V677UR"/&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